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312200" w14:textId="45C45FAD" w:rsidR="00716257" w:rsidRDefault="00730D0D" w:rsidP="00716257">
      <w:r>
        <w:rPr>
          <w:b/>
          <w:bCs/>
          <w:u w:val="single"/>
        </w:rPr>
        <w:t>Extended</w:t>
      </w:r>
      <w:r w:rsidRPr="0083775B">
        <w:rPr>
          <w:b/>
          <w:bCs/>
          <w:u w:val="single"/>
        </w:rPr>
        <w:t xml:space="preserve"> </w:t>
      </w:r>
      <w:r w:rsidR="00716257" w:rsidRPr="0083775B">
        <w:rPr>
          <w:b/>
          <w:bCs/>
          <w:u w:val="single"/>
        </w:rPr>
        <w:t>Data</w:t>
      </w:r>
      <w:r w:rsidR="00716257">
        <w:rPr>
          <w:b/>
          <w:bCs/>
          <w:u w:val="single"/>
        </w:rPr>
        <w:t xml:space="preserve"> </w:t>
      </w:r>
    </w:p>
    <w:p w14:paraId="1852D56E" w14:textId="1997518F" w:rsidR="00716257" w:rsidRPr="00A3123C" w:rsidRDefault="0055345F" w:rsidP="00716257">
      <w:r>
        <w:rPr>
          <w:b/>
          <w:bCs/>
          <w:noProof/>
        </w:rPr>
        <w:drawing>
          <wp:anchor distT="0" distB="0" distL="114300" distR="114300" simplePos="0" relativeHeight="251662336" behindDoc="0" locked="0" layoutInCell="1" allowOverlap="1" wp14:anchorId="5B889D77" wp14:editId="449CE65F">
            <wp:simplePos x="0" y="0"/>
            <wp:positionH relativeFrom="column">
              <wp:posOffset>847090</wp:posOffset>
            </wp:positionH>
            <wp:positionV relativeFrom="paragraph">
              <wp:posOffset>28575</wp:posOffset>
            </wp:positionV>
            <wp:extent cx="3804920" cy="2512695"/>
            <wp:effectExtent l="0" t="0" r="5080" b="1905"/>
            <wp:wrapSquare wrapText="bothSides"/>
            <wp:docPr id="10" name="Picture 1" descr="A close up of a map&#10;&#10;Description automatically generated">
              <a:extLst xmlns:a="http://schemas.openxmlformats.org/drawingml/2006/main">
                <a:ext uri="{FF2B5EF4-FFF2-40B4-BE49-F238E27FC236}">
                  <a16:creationId xmlns:a16="http://schemas.microsoft.com/office/drawing/2014/main" id="{4F8A3AC5-03C5-4F4C-B77B-64ADA8168F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 descr="A close up of a map&#10;&#10;Description automatically generated">
                      <a:extLst>
                        <a:ext uri="{FF2B5EF4-FFF2-40B4-BE49-F238E27FC236}">
                          <a16:creationId xmlns:a16="http://schemas.microsoft.com/office/drawing/2014/main" id="{4F8A3AC5-03C5-4F4C-B77B-64ADA8168F73}"/>
                        </a:ext>
                      </a:extLst>
                    </pic:cNvPr>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3804920" cy="2512695"/>
                    </a:xfrm>
                    <a:prstGeom prst="rect">
                      <a:avLst/>
                    </a:prstGeom>
                  </pic:spPr>
                </pic:pic>
              </a:graphicData>
            </a:graphic>
            <wp14:sizeRelH relativeFrom="margin">
              <wp14:pctWidth>0</wp14:pctWidth>
            </wp14:sizeRelH>
            <wp14:sizeRelV relativeFrom="margin">
              <wp14:pctHeight>0</wp14:pctHeight>
            </wp14:sizeRelV>
          </wp:anchor>
        </w:drawing>
      </w:r>
    </w:p>
    <w:p w14:paraId="3CD29096" w14:textId="4DB31BCA" w:rsidR="00716257" w:rsidRDefault="00716257" w:rsidP="00716257"/>
    <w:p w14:paraId="5D912EA3" w14:textId="7FA13CAF" w:rsidR="00A3123C" w:rsidRDefault="00A3123C" w:rsidP="00716257">
      <w:pPr>
        <w:rPr>
          <w:b/>
          <w:bCs/>
        </w:rPr>
      </w:pPr>
    </w:p>
    <w:p w14:paraId="7B38CFAC" w14:textId="681C1DDD" w:rsidR="00A3123C" w:rsidRDefault="00A3123C" w:rsidP="00716257">
      <w:pPr>
        <w:rPr>
          <w:b/>
          <w:bCs/>
        </w:rPr>
      </w:pPr>
    </w:p>
    <w:p w14:paraId="5B288572" w14:textId="77777777" w:rsidR="00A3123C" w:rsidRDefault="00A3123C" w:rsidP="00716257">
      <w:pPr>
        <w:rPr>
          <w:b/>
          <w:bCs/>
        </w:rPr>
      </w:pPr>
    </w:p>
    <w:p w14:paraId="1E916DDD" w14:textId="77777777" w:rsidR="00A3123C" w:rsidRDefault="00A3123C" w:rsidP="00716257">
      <w:pPr>
        <w:rPr>
          <w:b/>
          <w:bCs/>
        </w:rPr>
      </w:pPr>
    </w:p>
    <w:p w14:paraId="7D1FB719" w14:textId="77777777" w:rsidR="00A3123C" w:rsidRDefault="00A3123C" w:rsidP="00716257">
      <w:pPr>
        <w:rPr>
          <w:b/>
          <w:bCs/>
        </w:rPr>
      </w:pPr>
    </w:p>
    <w:p w14:paraId="1B5E0D4E" w14:textId="77777777" w:rsidR="00A3123C" w:rsidRDefault="00A3123C" w:rsidP="00716257">
      <w:pPr>
        <w:rPr>
          <w:b/>
          <w:bCs/>
        </w:rPr>
      </w:pPr>
    </w:p>
    <w:p w14:paraId="31A6C3AD" w14:textId="77777777" w:rsidR="00A3123C" w:rsidRDefault="00A3123C" w:rsidP="00716257">
      <w:pPr>
        <w:rPr>
          <w:b/>
          <w:bCs/>
        </w:rPr>
      </w:pPr>
    </w:p>
    <w:p w14:paraId="4CE6DB62" w14:textId="77777777" w:rsidR="00A3123C" w:rsidRDefault="00A3123C" w:rsidP="00716257">
      <w:pPr>
        <w:rPr>
          <w:b/>
          <w:bCs/>
        </w:rPr>
      </w:pPr>
    </w:p>
    <w:p w14:paraId="42FA9AFA" w14:textId="77777777" w:rsidR="00A3123C" w:rsidRDefault="00A3123C" w:rsidP="00716257">
      <w:pPr>
        <w:rPr>
          <w:b/>
          <w:bCs/>
        </w:rPr>
      </w:pPr>
    </w:p>
    <w:p w14:paraId="76600C71" w14:textId="77777777" w:rsidR="00A3123C" w:rsidRDefault="00A3123C" w:rsidP="00716257">
      <w:pPr>
        <w:rPr>
          <w:b/>
          <w:bCs/>
        </w:rPr>
      </w:pPr>
    </w:p>
    <w:p w14:paraId="47CFAB98" w14:textId="0A317238" w:rsidR="00A3123C" w:rsidRDefault="00A3123C" w:rsidP="00716257">
      <w:pPr>
        <w:rPr>
          <w:b/>
          <w:bCs/>
        </w:rPr>
      </w:pPr>
    </w:p>
    <w:p w14:paraId="0C6848FC" w14:textId="2873439C" w:rsidR="00A3123C" w:rsidRDefault="00A3123C" w:rsidP="00716257">
      <w:pPr>
        <w:rPr>
          <w:b/>
          <w:bCs/>
        </w:rPr>
      </w:pPr>
    </w:p>
    <w:p w14:paraId="68F592B5" w14:textId="0F040B19" w:rsidR="00163E52" w:rsidRPr="00A3123C" w:rsidRDefault="00730D0D" w:rsidP="00163E52">
      <w:pPr>
        <w:rPr>
          <w:rFonts w:ascii="Arial" w:hAnsi="Arial" w:cs="Arial"/>
          <w:b/>
          <w:bCs/>
        </w:rPr>
      </w:pPr>
      <w:r>
        <w:rPr>
          <w:rFonts w:ascii="Arial" w:hAnsi="Arial" w:cs="Arial"/>
          <w:b/>
          <w:bCs/>
        </w:rPr>
        <w:t xml:space="preserve">Extended </w:t>
      </w:r>
      <w:r w:rsidR="00163E52" w:rsidRPr="00A3123C">
        <w:rPr>
          <w:rFonts w:ascii="Arial" w:hAnsi="Arial" w:cs="Arial"/>
          <w:b/>
          <w:bCs/>
        </w:rPr>
        <w:t>Figure 1. Clinical Sites.</w:t>
      </w:r>
    </w:p>
    <w:p w14:paraId="6D93F529" w14:textId="4D5D1C85" w:rsidR="00A3123C" w:rsidRPr="00163E52" w:rsidRDefault="00163E52" w:rsidP="00163E52">
      <w:pPr>
        <w:pStyle w:val="Caption"/>
        <w:rPr>
          <w:rFonts w:ascii="Arial" w:hAnsi="Arial" w:cs="Arial"/>
          <w:b/>
          <w:bCs/>
          <w:i w:val="0"/>
          <w:iCs w:val="0"/>
          <w:noProof/>
          <w:sz w:val="24"/>
          <w:szCs w:val="24"/>
          <w:u w:val="single"/>
        </w:rPr>
      </w:pPr>
      <w:r w:rsidRPr="00A3123C">
        <w:rPr>
          <w:rFonts w:ascii="Arial" w:hAnsi="Arial" w:cs="Arial"/>
          <w:i w:val="0"/>
          <w:iCs w:val="0"/>
          <w:sz w:val="24"/>
          <w:szCs w:val="24"/>
        </w:rPr>
        <w:t>Participating clinics were districted nationally at 8 academic or private neurology clinics specializing in ALS clinical care and research</w:t>
      </w:r>
      <w:r>
        <w:rPr>
          <w:rFonts w:ascii="Arial" w:hAnsi="Arial" w:cs="Arial"/>
          <w:i w:val="0"/>
          <w:iCs w:val="0"/>
          <w:sz w:val="24"/>
          <w:szCs w:val="24"/>
        </w:rPr>
        <w:t>.</w:t>
      </w:r>
    </w:p>
    <w:p w14:paraId="3F197F55" w14:textId="0324D47B" w:rsidR="00A3123C" w:rsidRDefault="0055345F" w:rsidP="00716257">
      <w:pPr>
        <w:rPr>
          <w:b/>
          <w:bCs/>
        </w:rPr>
      </w:pPr>
      <w:r>
        <w:rPr>
          <w:b/>
          <w:bCs/>
          <w:noProof/>
        </w:rPr>
        <mc:AlternateContent>
          <mc:Choice Requires="wpg">
            <w:drawing>
              <wp:anchor distT="0" distB="0" distL="114300" distR="114300" simplePos="0" relativeHeight="251655168" behindDoc="0" locked="0" layoutInCell="1" allowOverlap="1" wp14:anchorId="429CF117" wp14:editId="7C196481">
                <wp:simplePos x="0" y="0"/>
                <wp:positionH relativeFrom="column">
                  <wp:posOffset>85463</wp:posOffset>
                </wp:positionH>
                <wp:positionV relativeFrom="paragraph">
                  <wp:posOffset>105971</wp:posOffset>
                </wp:positionV>
                <wp:extent cx="4989830" cy="3587115"/>
                <wp:effectExtent l="0" t="0" r="1270" b="6985"/>
                <wp:wrapSquare wrapText="bothSides"/>
                <wp:docPr id="2" name="Group 6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89830" cy="3587115"/>
                          <a:chOff x="1075" y="202"/>
                          <a:chExt cx="4814" cy="3488"/>
                        </a:xfrm>
                      </wpg:grpSpPr>
                      <wps:wsp>
                        <wps:cNvPr id="3" name="Rectangle 70"/>
                        <wps:cNvSpPr>
                          <a:spLocks/>
                        </wps:cNvSpPr>
                        <wps:spPr bwMode="auto">
                          <a:xfrm>
                            <a:off x="1080" y="207"/>
                            <a:ext cx="4804" cy="3478"/>
                          </a:xfrm>
                          <a:prstGeom prst="rect">
                            <a:avLst/>
                          </a:prstGeom>
                          <a:noFill/>
                          <a:ln w="635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 name="Picture 4"/>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1309" y="341"/>
                            <a:ext cx="4287" cy="32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margin">
                  <wp14:pctWidth>0</wp14:pctWidth>
                </wp14:sizeRelH>
                <wp14:sizeRelV relativeFrom="margin">
                  <wp14:pctHeight>0</wp14:pctHeight>
                </wp14:sizeRelV>
              </wp:anchor>
            </w:drawing>
          </mc:Choice>
          <mc:Fallback>
            <w:pict>
              <v:group w14:anchorId="731A96DC" id="Group 68" o:spid="_x0000_s1026" style="position:absolute;margin-left:6.75pt;margin-top:8.35pt;width:392.9pt;height:282.45pt;z-index:251655168;mso-width-relative:margin;mso-height-relative:margin" coordorigin="1075,202" coordsize="4814,3488"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">
                <v:rect id="Rectangle 70" o:spid="_x0000_s1027" style="position:absolute;left:1080;top:207;width:4804;height:34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" filled="f" strokeweight=".5pt">
                  <v:path arrowok="t"/>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left:1309;top:341;width:4287;height:32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">
                  <v:imagedata r:id="rId9" o:title=""/>
                  <v:path arrowok="t"/>
                  <o:lock v:ext="edit" aspectratio="f"/>
                </v:shape>
                <w10:wrap type="square"/>
              </v:group>
            </w:pict>
          </mc:Fallback>
        </mc:AlternateContent>
      </w:r>
    </w:p>
    <w:p w14:paraId="6076A2E2" w14:textId="2E0A8513" w:rsidR="00A3123C" w:rsidRDefault="00A3123C" w:rsidP="00716257">
      <w:pPr>
        <w:rPr>
          <w:b/>
          <w:bCs/>
        </w:rPr>
      </w:pPr>
    </w:p>
    <w:p w14:paraId="01ACBAAB" w14:textId="6D4174A5" w:rsidR="00A3123C" w:rsidRDefault="00A3123C" w:rsidP="00716257">
      <w:pPr>
        <w:rPr>
          <w:b/>
          <w:bCs/>
        </w:rPr>
      </w:pPr>
    </w:p>
    <w:p w14:paraId="44F00925" w14:textId="3BD5F798" w:rsidR="00A3123C" w:rsidRDefault="00A3123C" w:rsidP="00716257">
      <w:pPr>
        <w:rPr>
          <w:b/>
          <w:bCs/>
        </w:rPr>
      </w:pPr>
    </w:p>
    <w:p w14:paraId="3808F30A" w14:textId="77777777" w:rsidR="00A3123C" w:rsidRDefault="00A3123C" w:rsidP="00716257">
      <w:pPr>
        <w:rPr>
          <w:b/>
          <w:bCs/>
        </w:rPr>
      </w:pPr>
    </w:p>
    <w:p w14:paraId="0F5F6E47" w14:textId="77777777" w:rsidR="00A3123C" w:rsidRDefault="00A3123C" w:rsidP="00716257">
      <w:pPr>
        <w:rPr>
          <w:b/>
          <w:bCs/>
        </w:rPr>
      </w:pPr>
    </w:p>
    <w:p w14:paraId="03233049" w14:textId="4BADE83D" w:rsidR="00A3123C" w:rsidRDefault="00A3123C" w:rsidP="00716257">
      <w:pPr>
        <w:rPr>
          <w:b/>
          <w:bCs/>
        </w:rPr>
      </w:pPr>
    </w:p>
    <w:p w14:paraId="3317F153" w14:textId="6874D3BA" w:rsidR="00A3123C" w:rsidRDefault="00A3123C" w:rsidP="00716257">
      <w:pPr>
        <w:rPr>
          <w:b/>
          <w:bCs/>
        </w:rPr>
      </w:pPr>
    </w:p>
    <w:p w14:paraId="64EB6E0B" w14:textId="08416095" w:rsidR="00A3123C" w:rsidRDefault="00A3123C" w:rsidP="00716257">
      <w:pPr>
        <w:rPr>
          <w:b/>
          <w:bCs/>
        </w:rPr>
      </w:pPr>
    </w:p>
    <w:p w14:paraId="4F22E342" w14:textId="08753E7C" w:rsidR="00A3123C" w:rsidRDefault="00A3123C" w:rsidP="00716257">
      <w:pPr>
        <w:rPr>
          <w:b/>
          <w:bCs/>
        </w:rPr>
      </w:pPr>
    </w:p>
    <w:p w14:paraId="14EAD6EB" w14:textId="1043ADDF" w:rsidR="00A3123C" w:rsidRDefault="00A3123C" w:rsidP="00716257">
      <w:pPr>
        <w:rPr>
          <w:b/>
          <w:bCs/>
        </w:rPr>
      </w:pPr>
    </w:p>
    <w:p w14:paraId="0F71F5D8" w14:textId="77777777" w:rsidR="00A3123C" w:rsidRDefault="00A3123C" w:rsidP="00716257">
      <w:pPr>
        <w:rPr>
          <w:b/>
          <w:bCs/>
        </w:rPr>
      </w:pPr>
    </w:p>
    <w:p w14:paraId="4D05EA8D" w14:textId="77777777" w:rsidR="00A3123C" w:rsidRDefault="00A3123C" w:rsidP="00716257">
      <w:pPr>
        <w:rPr>
          <w:b/>
          <w:bCs/>
        </w:rPr>
      </w:pPr>
    </w:p>
    <w:p w14:paraId="6DE52DEF" w14:textId="77777777" w:rsidR="00A3123C" w:rsidRDefault="00A3123C" w:rsidP="00716257">
      <w:pPr>
        <w:rPr>
          <w:b/>
          <w:bCs/>
        </w:rPr>
      </w:pPr>
    </w:p>
    <w:p w14:paraId="442AD7A4" w14:textId="16918013" w:rsidR="00A3123C" w:rsidRDefault="00A3123C" w:rsidP="00716257">
      <w:pPr>
        <w:rPr>
          <w:b/>
          <w:bCs/>
        </w:rPr>
      </w:pPr>
    </w:p>
    <w:p w14:paraId="1618D8D9" w14:textId="77777777" w:rsidR="00A3123C" w:rsidRDefault="00A3123C" w:rsidP="00716257">
      <w:pPr>
        <w:rPr>
          <w:b/>
          <w:bCs/>
        </w:rPr>
      </w:pPr>
    </w:p>
    <w:p w14:paraId="096AFCE7" w14:textId="77777777" w:rsidR="00A3123C" w:rsidRDefault="00A3123C" w:rsidP="00716257">
      <w:pPr>
        <w:rPr>
          <w:b/>
          <w:bCs/>
        </w:rPr>
      </w:pPr>
    </w:p>
    <w:p w14:paraId="32803ECF" w14:textId="77777777" w:rsidR="00A3123C" w:rsidRDefault="00A3123C" w:rsidP="00716257">
      <w:pPr>
        <w:rPr>
          <w:b/>
          <w:bCs/>
        </w:rPr>
      </w:pPr>
    </w:p>
    <w:p w14:paraId="0FBACE68" w14:textId="77777777" w:rsidR="00A3123C" w:rsidRDefault="00A3123C" w:rsidP="00716257">
      <w:pPr>
        <w:rPr>
          <w:b/>
          <w:bCs/>
        </w:rPr>
      </w:pPr>
    </w:p>
    <w:p w14:paraId="20870F86" w14:textId="77777777" w:rsidR="00A3123C" w:rsidRDefault="00A3123C" w:rsidP="00716257">
      <w:pPr>
        <w:rPr>
          <w:b/>
          <w:bCs/>
        </w:rPr>
      </w:pPr>
    </w:p>
    <w:p w14:paraId="653A89C5" w14:textId="77777777" w:rsidR="00A3123C" w:rsidRDefault="00A3123C" w:rsidP="00716257">
      <w:pPr>
        <w:rPr>
          <w:b/>
          <w:bCs/>
        </w:rPr>
      </w:pPr>
    </w:p>
    <w:p w14:paraId="5BE77897" w14:textId="7F009E20" w:rsidR="00716257" w:rsidRPr="00163E52" w:rsidRDefault="00730D0D" w:rsidP="00716257">
      <w:pPr>
        <w:rPr>
          <w:rFonts w:ascii="Arial" w:hAnsi="Arial" w:cs="Arial"/>
        </w:rPr>
      </w:pPr>
      <w:r>
        <w:rPr>
          <w:rFonts w:ascii="Arial" w:hAnsi="Arial" w:cs="Arial"/>
          <w:b/>
          <w:bCs/>
        </w:rPr>
        <w:t>Extended</w:t>
      </w:r>
      <w:r w:rsidRPr="00163E52">
        <w:rPr>
          <w:rFonts w:ascii="Arial" w:hAnsi="Arial" w:cs="Arial"/>
          <w:b/>
          <w:bCs/>
        </w:rPr>
        <w:t xml:space="preserve"> </w:t>
      </w:r>
      <w:r w:rsidR="00A3123C" w:rsidRPr="00163E52">
        <w:rPr>
          <w:rFonts w:ascii="Arial" w:hAnsi="Arial" w:cs="Arial"/>
          <w:b/>
          <w:bCs/>
        </w:rPr>
        <w:t xml:space="preserve">Figure 2: </w:t>
      </w:r>
      <w:r w:rsidR="00F203A4">
        <w:rPr>
          <w:rFonts w:ascii="Arial" w:hAnsi="Arial" w:cs="Arial"/>
          <w:b/>
          <w:bCs/>
        </w:rPr>
        <w:t>Examples of s</w:t>
      </w:r>
      <w:r w:rsidR="00A3123C" w:rsidRPr="00163E52">
        <w:rPr>
          <w:rFonts w:ascii="Arial" w:hAnsi="Arial" w:cs="Arial"/>
          <w:b/>
          <w:bCs/>
        </w:rPr>
        <w:t xml:space="preserve">peech and fine motor tasks performed by the </w:t>
      </w:r>
      <w:r w:rsidR="00BD76D9">
        <w:rPr>
          <w:rFonts w:ascii="Arial" w:hAnsi="Arial" w:cs="Arial"/>
          <w:b/>
          <w:bCs/>
        </w:rPr>
        <w:t xml:space="preserve">smartphone app </w:t>
      </w:r>
      <w:r w:rsidR="00A3123C" w:rsidRPr="00163E52">
        <w:rPr>
          <w:rFonts w:ascii="Arial" w:hAnsi="Arial" w:cs="Arial"/>
          <w:b/>
          <w:bCs/>
        </w:rPr>
        <w:t xml:space="preserve">study participants. </w:t>
      </w:r>
      <w:r w:rsidR="00716257" w:rsidRPr="00163E52">
        <w:rPr>
          <w:rFonts w:ascii="Arial" w:hAnsi="Arial" w:cs="Arial"/>
        </w:rPr>
        <w:t xml:space="preserve">Data </w:t>
      </w:r>
      <w:r w:rsidR="00BD76D9">
        <w:rPr>
          <w:rFonts w:ascii="Arial" w:hAnsi="Arial" w:cs="Arial"/>
        </w:rPr>
        <w:t>are</w:t>
      </w:r>
      <w:r w:rsidR="00BD76D9" w:rsidRPr="00163E52">
        <w:rPr>
          <w:rFonts w:ascii="Arial" w:hAnsi="Arial" w:cs="Arial"/>
        </w:rPr>
        <w:t xml:space="preserve"> </w:t>
      </w:r>
      <w:r w:rsidR="00716257" w:rsidRPr="00163E52">
        <w:rPr>
          <w:rFonts w:ascii="Arial" w:hAnsi="Arial" w:cs="Arial"/>
        </w:rPr>
        <w:t xml:space="preserve">collected with an app called “Help us Answer ALS”. </w:t>
      </w:r>
      <w:r w:rsidR="00F203A4">
        <w:rPr>
          <w:rFonts w:ascii="Arial" w:hAnsi="Arial" w:cs="Arial"/>
        </w:rPr>
        <w:t xml:space="preserve">Each week, the </w:t>
      </w:r>
      <w:r w:rsidR="00716257" w:rsidRPr="00163E52">
        <w:rPr>
          <w:rFonts w:ascii="Arial" w:hAnsi="Arial" w:cs="Arial"/>
        </w:rPr>
        <w:t xml:space="preserve">app </w:t>
      </w:r>
      <w:r w:rsidR="00F203A4">
        <w:rPr>
          <w:rFonts w:ascii="Arial" w:hAnsi="Arial" w:cs="Arial"/>
        </w:rPr>
        <w:t>asks the participant to perform</w:t>
      </w:r>
      <w:r w:rsidR="00716257" w:rsidRPr="00163E52">
        <w:rPr>
          <w:rFonts w:ascii="Arial" w:hAnsi="Arial" w:cs="Arial"/>
        </w:rPr>
        <w:t xml:space="preserve"> different tasks</w:t>
      </w:r>
      <w:r w:rsidR="00D8290D">
        <w:rPr>
          <w:rFonts w:ascii="Arial" w:hAnsi="Arial" w:cs="Arial"/>
        </w:rPr>
        <w:t>. The tasks</w:t>
      </w:r>
      <w:r w:rsidR="00716257" w:rsidRPr="00163E52">
        <w:rPr>
          <w:rFonts w:ascii="Arial" w:hAnsi="Arial" w:cs="Arial"/>
        </w:rPr>
        <w:t xml:space="preserve"> </w:t>
      </w:r>
      <w:r w:rsidR="00F203A4">
        <w:rPr>
          <w:rFonts w:ascii="Arial" w:hAnsi="Arial" w:cs="Arial"/>
        </w:rPr>
        <w:t xml:space="preserve">involve </w:t>
      </w:r>
      <w:r w:rsidR="00716257" w:rsidRPr="00163E52">
        <w:rPr>
          <w:rFonts w:ascii="Arial" w:hAnsi="Arial" w:cs="Arial"/>
        </w:rPr>
        <w:t xml:space="preserve">motor control in the upper body, speech and cognition. Each task is performed once per week. </w:t>
      </w:r>
      <w:r w:rsidR="00F203A4">
        <w:rPr>
          <w:rFonts w:ascii="Arial" w:hAnsi="Arial" w:cs="Arial"/>
        </w:rPr>
        <w:t xml:space="preserve">The </w:t>
      </w:r>
      <w:r w:rsidR="00716257" w:rsidRPr="00163E52">
        <w:rPr>
          <w:rFonts w:ascii="Arial" w:hAnsi="Arial" w:cs="Arial"/>
        </w:rPr>
        <w:t>speech tasks</w:t>
      </w:r>
      <w:r w:rsidR="00F203A4">
        <w:rPr>
          <w:rFonts w:ascii="Arial" w:hAnsi="Arial" w:cs="Arial"/>
        </w:rPr>
        <w:t xml:space="preserve"> include</w:t>
      </w:r>
      <w:r w:rsidR="00F203A4" w:rsidRPr="00163E52">
        <w:rPr>
          <w:rFonts w:ascii="Arial" w:hAnsi="Arial" w:cs="Arial"/>
        </w:rPr>
        <w:t xml:space="preserve"> describing a picture (</w:t>
      </w:r>
      <w:proofErr w:type="spellStart"/>
      <w:r w:rsidR="00F203A4" w:rsidRPr="00163E52">
        <w:rPr>
          <w:rFonts w:ascii="Arial" w:hAnsi="Arial" w:cs="Arial"/>
        </w:rPr>
        <w:t>a,b,c</w:t>
      </w:r>
      <w:proofErr w:type="spellEnd"/>
      <w:r w:rsidR="00F203A4">
        <w:rPr>
          <w:rFonts w:ascii="Arial" w:hAnsi="Arial" w:cs="Arial"/>
        </w:rPr>
        <w:t>),</w:t>
      </w:r>
      <w:r w:rsidR="00F203A4" w:rsidRPr="00163E52">
        <w:rPr>
          <w:rFonts w:ascii="Arial" w:hAnsi="Arial" w:cs="Arial"/>
        </w:rPr>
        <w:t xml:space="preserve"> </w:t>
      </w:r>
      <w:r w:rsidR="00716257" w:rsidRPr="00163E52">
        <w:rPr>
          <w:rFonts w:ascii="Arial" w:hAnsi="Arial" w:cs="Arial"/>
        </w:rPr>
        <w:t>reading a passage (</w:t>
      </w:r>
      <w:r w:rsidR="00163E52" w:rsidRPr="00163E52">
        <w:rPr>
          <w:rFonts w:ascii="Arial" w:hAnsi="Arial" w:cs="Arial"/>
        </w:rPr>
        <w:t>d,e,f</w:t>
      </w:r>
      <w:r w:rsidR="00716257" w:rsidRPr="00163E52">
        <w:rPr>
          <w:rFonts w:ascii="Arial" w:hAnsi="Arial" w:cs="Arial"/>
        </w:rPr>
        <w:t>), and counting until the subject runs out of breath</w:t>
      </w:r>
      <w:r w:rsidR="00F203A4">
        <w:rPr>
          <w:rFonts w:ascii="Arial" w:hAnsi="Arial" w:cs="Arial"/>
        </w:rPr>
        <w:t xml:space="preserve"> (not represented)</w:t>
      </w:r>
      <w:r w:rsidR="00716257" w:rsidRPr="00163E52">
        <w:rPr>
          <w:rFonts w:ascii="Arial" w:hAnsi="Arial" w:cs="Arial"/>
        </w:rPr>
        <w:t xml:space="preserve">. </w:t>
      </w:r>
      <w:r w:rsidR="00F203A4">
        <w:rPr>
          <w:rFonts w:ascii="Arial" w:hAnsi="Arial" w:cs="Arial"/>
        </w:rPr>
        <w:t>Describing a picture also serves as a cognition task. The</w:t>
      </w:r>
      <w:r w:rsidR="00716257" w:rsidRPr="00163E52">
        <w:rPr>
          <w:rFonts w:ascii="Arial" w:hAnsi="Arial" w:cs="Arial"/>
        </w:rPr>
        <w:t xml:space="preserve"> motor task </w:t>
      </w:r>
      <w:r w:rsidR="00F203A4">
        <w:rPr>
          <w:rFonts w:ascii="Arial" w:hAnsi="Arial" w:cs="Arial"/>
        </w:rPr>
        <w:t xml:space="preserve">involves tracing </w:t>
      </w:r>
      <w:r w:rsidR="00F203A4" w:rsidRPr="00163E52">
        <w:rPr>
          <w:rFonts w:ascii="Arial" w:hAnsi="Arial" w:cs="Arial"/>
        </w:rPr>
        <w:t>3 different contours in sequential order (</w:t>
      </w:r>
      <w:proofErr w:type="spellStart"/>
      <w:r w:rsidR="00F203A4" w:rsidRPr="00163E52">
        <w:rPr>
          <w:rFonts w:ascii="Arial" w:hAnsi="Arial" w:cs="Arial"/>
        </w:rPr>
        <w:t>h,i,j</w:t>
      </w:r>
      <w:proofErr w:type="spellEnd"/>
      <w:r w:rsidR="00F203A4" w:rsidRPr="00163E52">
        <w:rPr>
          <w:rFonts w:ascii="Arial" w:hAnsi="Arial" w:cs="Arial"/>
        </w:rPr>
        <w:t>)</w:t>
      </w:r>
      <w:r w:rsidR="00D8290D">
        <w:rPr>
          <w:rFonts w:ascii="Arial" w:hAnsi="Arial" w:cs="Arial"/>
        </w:rPr>
        <w:t xml:space="preserve">, </w:t>
      </w:r>
      <w:r w:rsidR="00F203A4">
        <w:rPr>
          <w:rFonts w:ascii="Arial" w:hAnsi="Arial" w:cs="Arial"/>
        </w:rPr>
        <w:t>alternating</w:t>
      </w:r>
      <w:r w:rsidR="00716257" w:rsidRPr="00163E52">
        <w:rPr>
          <w:rFonts w:ascii="Arial" w:hAnsi="Arial" w:cs="Arial"/>
        </w:rPr>
        <w:t xml:space="preserve"> hand </w:t>
      </w:r>
      <w:r w:rsidR="00F203A4">
        <w:rPr>
          <w:rFonts w:ascii="Arial" w:hAnsi="Arial" w:cs="Arial"/>
        </w:rPr>
        <w:t>each day</w:t>
      </w:r>
      <w:r w:rsidR="00D8290D">
        <w:rPr>
          <w:rFonts w:ascii="Arial" w:hAnsi="Arial" w:cs="Arial"/>
        </w:rPr>
        <w:t xml:space="preserve"> </w:t>
      </w:r>
      <w:r w:rsidR="00716257" w:rsidRPr="00163E52">
        <w:rPr>
          <w:rFonts w:ascii="Arial" w:hAnsi="Arial" w:cs="Arial"/>
        </w:rPr>
        <w:t>of the week.</w:t>
      </w:r>
    </w:p>
    <w:p w14:paraId="4C7FD46C" w14:textId="5F051517" w:rsidR="00163E52" w:rsidRDefault="00163E52" w:rsidP="00716257"/>
    <w:p w14:paraId="6106F5BC" w14:textId="77777777" w:rsidR="00163E52" w:rsidRPr="00A3123C" w:rsidRDefault="00163E52" w:rsidP="00716257">
      <w:pPr>
        <w:rPr>
          <w:b/>
          <w:bCs/>
        </w:rPr>
      </w:pPr>
    </w:p>
    <w:p w14:paraId="5A0A2E44" w14:textId="77777777" w:rsidR="00716257" w:rsidRDefault="00716257" w:rsidP="00716257">
      <w:pPr>
        <w:rPr>
          <w:u w:val="single"/>
        </w:rPr>
      </w:pPr>
    </w:p>
    <w:tbl>
      <w:tblPr>
        <w:tblStyle w:val="TableGrid"/>
        <w:tblpPr w:leftFromText="180" w:rightFromText="180" w:vertAnchor="text" w:horzAnchor="margin" w:tblpY="-104"/>
        <w:tblW w:w="0" w:type="auto"/>
        <w:tblLook w:val="04A0" w:firstRow="1" w:lastRow="0" w:firstColumn="1" w:lastColumn="0" w:noHBand="0" w:noVBand="1"/>
      </w:tblPr>
      <w:tblGrid>
        <w:gridCol w:w="9350"/>
      </w:tblGrid>
      <w:tr w:rsidR="003164FD" w14:paraId="79267667" w14:textId="77777777" w:rsidTr="003164FD">
        <w:tc>
          <w:tcPr>
            <w:tcW w:w="9350" w:type="dxa"/>
          </w:tcPr>
          <w:p w14:paraId="5CA32099" w14:textId="77777777" w:rsidR="003164FD" w:rsidRDefault="003164FD" w:rsidP="003164FD">
            <w:pPr>
              <w:rPr>
                <w:b/>
              </w:rPr>
            </w:pPr>
            <w:r>
              <w:rPr>
                <w:b/>
                <w:noProof/>
              </w:rPr>
              <w:drawing>
                <wp:inline distT="0" distB="0" distL="0" distR="0" wp14:anchorId="16620902" wp14:editId="4A004773">
                  <wp:extent cx="5479751" cy="6047772"/>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_Figure 1.pdf"/>
                          <pic:cNvPicPr/>
                        </pic:nvPicPr>
                        <pic:blipFill rotWithShape="1">
                          <a:blip r:embed="rId10">
                            <a:extLst>
                              <a:ext uri="{28A0092B-C50C-407E-A947-70E740481C1C}">
                                <a14:useLocalDpi xmlns:a14="http://schemas.microsoft.com/office/drawing/2010/main" val="0"/>
                              </a:ext>
                            </a:extLst>
                          </a:blip>
                          <a:srcRect l="3284" r="2472" b="26501"/>
                          <a:stretch/>
                        </pic:blipFill>
                        <pic:spPr bwMode="auto">
                          <a:xfrm>
                            <a:off x="0" y="0"/>
                            <a:ext cx="5480599" cy="6048708"/>
                          </a:xfrm>
                          <a:prstGeom prst="rect">
                            <a:avLst/>
                          </a:prstGeom>
                          <a:ln>
                            <a:noFill/>
                          </a:ln>
                          <a:extLst>
                            <a:ext uri="{53640926-AAD7-44D8-BBD7-CCE9431645EC}">
                              <a14:shadowObscured xmlns:a14="http://schemas.microsoft.com/office/drawing/2010/main"/>
                            </a:ext>
                          </a:extLst>
                        </pic:spPr>
                      </pic:pic>
                    </a:graphicData>
                  </a:graphic>
                </wp:inline>
              </w:drawing>
            </w:r>
          </w:p>
        </w:tc>
      </w:tr>
    </w:tbl>
    <w:p w14:paraId="00FD4019" w14:textId="24F84BF8" w:rsidR="00716257" w:rsidRDefault="00730D0D" w:rsidP="00716257">
      <w:pPr>
        <w:rPr>
          <w:b/>
        </w:rPr>
      </w:pPr>
      <w:r>
        <w:rPr>
          <w:b/>
        </w:rPr>
        <w:t xml:space="preserve">Extended </w:t>
      </w:r>
      <w:r w:rsidR="00A50C9B">
        <w:rPr>
          <w:b/>
        </w:rPr>
        <w:t>Figure 3</w:t>
      </w:r>
      <w:r w:rsidR="00A50C9B" w:rsidRPr="00691058">
        <w:rPr>
          <w:b/>
        </w:rPr>
        <w:t>.</w:t>
      </w:r>
      <w:r w:rsidR="00A50C9B">
        <w:t xml:space="preserve"> </w:t>
      </w:r>
      <w:r w:rsidR="00A50C9B" w:rsidRPr="00A50C9B">
        <w:rPr>
          <w:b/>
          <w:bCs/>
        </w:rPr>
        <w:t>Summary of variants for the AALS cohort of 830 sequences.</w:t>
      </w:r>
      <w:r w:rsidR="00A50C9B">
        <w:t xml:space="preserve"> A) Graph of total number of variants per participant. B)  Graph of total variants per participant based on </w:t>
      </w:r>
      <w:r w:rsidR="00D8290D">
        <w:t>ethnic origin</w:t>
      </w:r>
      <w:r w:rsidR="00A50C9B">
        <w:t>. C) Graph of total exonic variants.  D) Graph of nonsynonymous variant types.</w:t>
      </w:r>
      <w:r w:rsidR="00D8290D">
        <w:t xml:space="preserve"> Each dot represents a participant.</w:t>
      </w:r>
    </w:p>
    <w:p w14:paraId="0E90BC61" w14:textId="77777777" w:rsidR="00716257" w:rsidRDefault="00716257" w:rsidP="00716257">
      <w:pPr>
        <w:rPr>
          <w:b/>
        </w:rPr>
      </w:pPr>
    </w:p>
    <w:p w14:paraId="0CB6A6FA" w14:textId="77777777" w:rsidR="00716257" w:rsidRDefault="00716257" w:rsidP="00716257">
      <w:pPr>
        <w:rPr>
          <w:b/>
        </w:rPr>
      </w:pPr>
    </w:p>
    <w:p w14:paraId="480DD82E" w14:textId="77777777" w:rsidR="00716257" w:rsidRDefault="00716257" w:rsidP="00716257">
      <w:pPr>
        <w:rPr>
          <w:b/>
        </w:rPr>
      </w:pPr>
    </w:p>
    <w:p w14:paraId="562B319B" w14:textId="77777777" w:rsidR="00716257" w:rsidRDefault="00716257" w:rsidP="00716257">
      <w:pPr>
        <w:rPr>
          <w:b/>
        </w:rPr>
      </w:pPr>
    </w:p>
    <w:tbl>
      <w:tblPr>
        <w:tblStyle w:val="TableGrid"/>
        <w:tblW w:w="0" w:type="auto"/>
        <w:tblLook w:val="04A0" w:firstRow="1" w:lastRow="0" w:firstColumn="1" w:lastColumn="0" w:noHBand="0" w:noVBand="1"/>
      </w:tblPr>
      <w:tblGrid>
        <w:gridCol w:w="7644"/>
      </w:tblGrid>
      <w:tr w:rsidR="00716257" w14:paraId="6B142DCB" w14:textId="77777777" w:rsidTr="00A50C9B">
        <w:tc>
          <w:tcPr>
            <w:tcW w:w="7644" w:type="dxa"/>
          </w:tcPr>
          <w:p w14:paraId="521AD96E" w14:textId="77777777" w:rsidR="00716257" w:rsidRDefault="00716257" w:rsidP="00A3123C">
            <w:pPr>
              <w:rPr>
                <w:b/>
              </w:rPr>
            </w:pPr>
            <w:r>
              <w:rPr>
                <w:b/>
                <w:noProof/>
              </w:rPr>
              <w:lastRenderedPageBreak/>
              <w:drawing>
                <wp:inline distT="0" distB="0" distL="0" distR="0" wp14:anchorId="7BEE74E7" wp14:editId="18A99EB7">
                  <wp:extent cx="4641012" cy="4404070"/>
                  <wp:effectExtent l="0" t="0" r="0" b="31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CA_1kg_AALS_super_populations.pdf"/>
                          <pic:cNvPicPr/>
                        </pic:nvPicPr>
                        <pic:blipFill rotWithShape="1">
                          <a:blip r:embed="rId11">
                            <a:extLst>
                              <a:ext uri="{28A0092B-C50C-407E-A947-70E740481C1C}">
                                <a14:useLocalDpi xmlns:a14="http://schemas.microsoft.com/office/drawing/2010/main" val="0"/>
                              </a:ext>
                            </a:extLst>
                          </a:blip>
                          <a:srcRect t="8180" r="8467" b="4961"/>
                          <a:stretch/>
                        </pic:blipFill>
                        <pic:spPr bwMode="auto">
                          <a:xfrm>
                            <a:off x="0" y="0"/>
                            <a:ext cx="4646622" cy="4409393"/>
                          </a:xfrm>
                          <a:prstGeom prst="rect">
                            <a:avLst/>
                          </a:prstGeom>
                          <a:ln>
                            <a:noFill/>
                          </a:ln>
                          <a:extLst>
                            <a:ext uri="{53640926-AAD7-44D8-BBD7-CCE9431645EC}">
                              <a14:shadowObscured xmlns:a14="http://schemas.microsoft.com/office/drawing/2010/main"/>
                            </a:ext>
                          </a:extLst>
                        </pic:spPr>
                      </pic:pic>
                    </a:graphicData>
                  </a:graphic>
                </wp:inline>
              </w:drawing>
            </w:r>
          </w:p>
        </w:tc>
      </w:tr>
    </w:tbl>
    <w:p w14:paraId="56203617" w14:textId="30B2E3F1" w:rsidR="00A50C9B" w:rsidRPr="003D1A0F" w:rsidRDefault="00730D0D" w:rsidP="00A50C9B">
      <w:pPr>
        <w:pStyle w:val="Caption"/>
        <w:rPr>
          <w:rFonts w:cstheme="minorHAnsi"/>
          <w:i w:val="0"/>
          <w:color w:val="000000" w:themeColor="text1"/>
          <w:sz w:val="22"/>
          <w:szCs w:val="22"/>
        </w:rPr>
      </w:pPr>
      <w:r>
        <w:rPr>
          <w:b/>
          <w:i w:val="0"/>
          <w:color w:val="000000" w:themeColor="text1"/>
          <w:sz w:val="22"/>
          <w:szCs w:val="22"/>
        </w:rPr>
        <w:t xml:space="preserve">Extended </w:t>
      </w:r>
      <w:r w:rsidR="00A50C9B">
        <w:rPr>
          <w:b/>
          <w:i w:val="0"/>
          <w:color w:val="000000" w:themeColor="text1"/>
          <w:sz w:val="22"/>
          <w:szCs w:val="22"/>
        </w:rPr>
        <w:t>Figure 4</w:t>
      </w:r>
      <w:r w:rsidR="00A50C9B" w:rsidRPr="003D1A0F">
        <w:rPr>
          <w:b/>
          <w:i w:val="0"/>
          <w:color w:val="000000" w:themeColor="text1"/>
          <w:sz w:val="22"/>
          <w:szCs w:val="22"/>
        </w:rPr>
        <w:t>.</w:t>
      </w:r>
      <w:r w:rsidR="00A50C9B">
        <w:rPr>
          <w:i w:val="0"/>
          <w:color w:val="000000" w:themeColor="text1"/>
          <w:sz w:val="22"/>
          <w:szCs w:val="22"/>
        </w:rPr>
        <w:t xml:space="preserve"> </w:t>
      </w:r>
      <w:r w:rsidR="00A50C9B" w:rsidRPr="00A50C9B">
        <w:rPr>
          <w:b/>
          <w:bCs/>
          <w:i w:val="0"/>
          <w:color w:val="000000" w:themeColor="text1"/>
          <w:sz w:val="22"/>
          <w:szCs w:val="22"/>
        </w:rPr>
        <w:t>PCA plot reveals how the Answer ALS samples cluster among various ancestry groups</w:t>
      </w:r>
      <w:r w:rsidR="00D8290D">
        <w:rPr>
          <w:b/>
          <w:bCs/>
          <w:i w:val="0"/>
          <w:color w:val="000000" w:themeColor="text1"/>
          <w:sz w:val="22"/>
          <w:szCs w:val="22"/>
        </w:rPr>
        <w:t xml:space="preserve"> of</w:t>
      </w:r>
      <w:r w:rsidR="00A50C9B" w:rsidRPr="00A50C9B">
        <w:rPr>
          <w:b/>
          <w:bCs/>
          <w:i w:val="0"/>
          <w:color w:val="000000" w:themeColor="text1"/>
          <w:sz w:val="22"/>
          <w:szCs w:val="22"/>
        </w:rPr>
        <w:t xml:space="preserve"> the 1000 genomes project dataset.</w:t>
      </w:r>
      <w:r w:rsidR="00A50C9B" w:rsidRPr="003D1A0F">
        <w:rPr>
          <w:i w:val="0"/>
          <w:color w:val="000000" w:themeColor="text1"/>
          <w:sz w:val="22"/>
          <w:szCs w:val="22"/>
        </w:rPr>
        <w:t xml:space="preserve"> “Ad Mixed American” includes Mexicans, Puerto Ricans, Colombians and Peruvians; “African” includes Yoruba, Luhya, Gambian, Mende, Esan, Americans of African Ancestry in SW USA, and African Caribbeans in Barbados; “East Asian” includes Chinese, Japanese, and Vietnamese; “European” includes Utah </w:t>
      </w:r>
      <w:r w:rsidR="00AC1020">
        <w:rPr>
          <w:i w:val="0"/>
          <w:color w:val="000000" w:themeColor="text1"/>
          <w:sz w:val="22"/>
          <w:szCs w:val="22"/>
        </w:rPr>
        <w:t>r</w:t>
      </w:r>
      <w:r w:rsidR="00A50C9B" w:rsidRPr="003D1A0F">
        <w:rPr>
          <w:i w:val="0"/>
          <w:color w:val="000000" w:themeColor="text1"/>
          <w:sz w:val="22"/>
          <w:szCs w:val="22"/>
        </w:rPr>
        <w:t xml:space="preserve">esidents (CEPH) with Northern and Western European </w:t>
      </w:r>
      <w:r w:rsidR="00AC1020">
        <w:rPr>
          <w:i w:val="0"/>
          <w:color w:val="000000" w:themeColor="text1"/>
          <w:sz w:val="22"/>
          <w:szCs w:val="22"/>
        </w:rPr>
        <w:t>a</w:t>
      </w:r>
      <w:r w:rsidR="00A50C9B" w:rsidRPr="003D1A0F">
        <w:rPr>
          <w:i w:val="0"/>
          <w:color w:val="000000" w:themeColor="text1"/>
          <w:sz w:val="22"/>
          <w:szCs w:val="22"/>
        </w:rPr>
        <w:t xml:space="preserve">ncestry, </w:t>
      </w:r>
      <w:proofErr w:type="spellStart"/>
      <w:r w:rsidR="00A50C9B" w:rsidRPr="003D1A0F">
        <w:rPr>
          <w:i w:val="0"/>
          <w:color w:val="000000" w:themeColor="text1"/>
          <w:sz w:val="22"/>
          <w:szCs w:val="22"/>
        </w:rPr>
        <w:t>Toscan</w:t>
      </w:r>
      <w:r w:rsidR="00AC1020">
        <w:rPr>
          <w:i w:val="0"/>
          <w:color w:val="000000" w:themeColor="text1"/>
          <w:sz w:val="22"/>
          <w:szCs w:val="22"/>
        </w:rPr>
        <w:t>s</w:t>
      </w:r>
      <w:proofErr w:type="spellEnd"/>
      <w:r w:rsidR="00A50C9B" w:rsidRPr="003D1A0F">
        <w:rPr>
          <w:i w:val="0"/>
          <w:color w:val="000000" w:themeColor="text1"/>
          <w:sz w:val="22"/>
          <w:szCs w:val="22"/>
        </w:rPr>
        <w:t xml:space="preserve"> (Italy), </w:t>
      </w:r>
      <w:r w:rsidR="00AC1020" w:rsidRPr="003D1A0F">
        <w:rPr>
          <w:i w:val="0"/>
          <w:color w:val="000000" w:themeColor="text1"/>
          <w:sz w:val="22"/>
          <w:szCs w:val="22"/>
        </w:rPr>
        <w:t>Finn</w:t>
      </w:r>
      <w:r w:rsidR="00AC1020">
        <w:rPr>
          <w:i w:val="0"/>
          <w:color w:val="000000" w:themeColor="text1"/>
          <w:sz w:val="22"/>
          <w:szCs w:val="22"/>
        </w:rPr>
        <w:t>s</w:t>
      </w:r>
      <w:r w:rsidR="00A50C9B" w:rsidRPr="003D1A0F">
        <w:rPr>
          <w:i w:val="0"/>
          <w:color w:val="000000" w:themeColor="text1"/>
          <w:sz w:val="22"/>
          <w:szCs w:val="22"/>
        </w:rPr>
        <w:t>, British (England and Scotland), and Iberian</w:t>
      </w:r>
      <w:r w:rsidR="00AC1020">
        <w:rPr>
          <w:i w:val="0"/>
          <w:color w:val="000000" w:themeColor="text1"/>
          <w:sz w:val="22"/>
          <w:szCs w:val="22"/>
        </w:rPr>
        <w:t>s</w:t>
      </w:r>
      <w:r w:rsidR="00A50C9B" w:rsidRPr="003D1A0F">
        <w:rPr>
          <w:i w:val="0"/>
          <w:color w:val="000000" w:themeColor="text1"/>
          <w:sz w:val="22"/>
          <w:szCs w:val="22"/>
        </w:rPr>
        <w:t xml:space="preserve"> </w:t>
      </w:r>
      <w:r w:rsidR="00AC1020">
        <w:rPr>
          <w:i w:val="0"/>
          <w:color w:val="000000" w:themeColor="text1"/>
          <w:sz w:val="22"/>
          <w:szCs w:val="22"/>
        </w:rPr>
        <w:t>(</w:t>
      </w:r>
      <w:r w:rsidR="00A50C9B" w:rsidRPr="003D1A0F">
        <w:rPr>
          <w:i w:val="0"/>
          <w:color w:val="000000" w:themeColor="text1"/>
          <w:sz w:val="22"/>
          <w:szCs w:val="22"/>
        </w:rPr>
        <w:t>Spain</w:t>
      </w:r>
      <w:r w:rsidR="00AC1020">
        <w:rPr>
          <w:i w:val="0"/>
          <w:color w:val="000000" w:themeColor="text1"/>
          <w:sz w:val="22"/>
          <w:szCs w:val="22"/>
        </w:rPr>
        <w:t>)</w:t>
      </w:r>
      <w:r w:rsidR="00A50C9B" w:rsidRPr="003D1A0F">
        <w:rPr>
          <w:i w:val="0"/>
          <w:color w:val="000000" w:themeColor="text1"/>
          <w:sz w:val="22"/>
          <w:szCs w:val="22"/>
        </w:rPr>
        <w:t>; “South Asian” includes Indian, Pakistani, Bengali, and Sri Lankan.</w:t>
      </w:r>
    </w:p>
    <w:p w14:paraId="06D243FE" w14:textId="77777777" w:rsidR="00716257" w:rsidRDefault="00716257" w:rsidP="00716257"/>
    <w:p w14:paraId="6002D795" w14:textId="681545F8" w:rsidR="00A50C9B" w:rsidRDefault="00A50C9B" w:rsidP="00716257"/>
    <w:p w14:paraId="132A28F1" w14:textId="537163F7" w:rsidR="00A50C9B" w:rsidRDefault="00A50C9B" w:rsidP="00716257"/>
    <w:p w14:paraId="4014E055" w14:textId="7BEF0267" w:rsidR="00A50C9B" w:rsidRDefault="00A50C9B" w:rsidP="00716257"/>
    <w:p w14:paraId="1B3C2E58" w14:textId="6ECAA26F" w:rsidR="00A50C9B" w:rsidRDefault="00A50C9B" w:rsidP="00716257"/>
    <w:p w14:paraId="6EC66C90" w14:textId="4D3FD469" w:rsidR="00A50C9B" w:rsidRDefault="00A50C9B" w:rsidP="00716257"/>
    <w:tbl>
      <w:tblPr>
        <w:tblStyle w:val="TableGrid"/>
        <w:tblpPr w:leftFromText="180" w:rightFromText="180" w:vertAnchor="page" w:horzAnchor="margin" w:tblpXSpec="center" w:tblpY="2120"/>
        <w:tblW w:w="0" w:type="auto"/>
        <w:jc w:val="center"/>
        <w:tblLook w:val="04A0" w:firstRow="1" w:lastRow="0" w:firstColumn="1" w:lastColumn="0" w:noHBand="0" w:noVBand="1"/>
      </w:tblPr>
      <w:tblGrid>
        <w:gridCol w:w="4992"/>
      </w:tblGrid>
      <w:tr w:rsidR="00A50C9B" w14:paraId="5AC194CB" w14:textId="77777777" w:rsidTr="0055345F">
        <w:trPr>
          <w:jc w:val="center"/>
        </w:trPr>
        <w:tc>
          <w:tcPr>
            <w:tcW w:w="4992" w:type="dxa"/>
          </w:tcPr>
          <w:p w14:paraId="74A78C62" w14:textId="77777777" w:rsidR="00A50C9B" w:rsidRDefault="00A50C9B" w:rsidP="0055345F">
            <w:r w:rsidRPr="00F90279">
              <w:rPr>
                <w:noProof/>
              </w:rPr>
              <w:lastRenderedPageBreak/>
              <w:drawing>
                <wp:inline distT="0" distB="0" distL="0" distR="0" wp14:anchorId="4F762010" wp14:editId="01B8EA5F">
                  <wp:extent cx="3032868" cy="2059481"/>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40129" cy="2064411"/>
                          </a:xfrm>
                          <a:prstGeom prst="rect">
                            <a:avLst/>
                          </a:prstGeom>
                        </pic:spPr>
                      </pic:pic>
                    </a:graphicData>
                  </a:graphic>
                </wp:inline>
              </w:drawing>
            </w:r>
            <w:r w:rsidRPr="00F90279">
              <w:rPr>
                <w:noProof/>
              </w:rPr>
              <w:drawing>
                <wp:inline distT="0" distB="0" distL="0" distR="0" wp14:anchorId="2E03E8D9" wp14:editId="6708985C">
                  <wp:extent cx="3016655" cy="213502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27083" cy="2142408"/>
                          </a:xfrm>
                          <a:prstGeom prst="rect">
                            <a:avLst/>
                          </a:prstGeom>
                        </pic:spPr>
                      </pic:pic>
                    </a:graphicData>
                  </a:graphic>
                </wp:inline>
              </w:drawing>
            </w:r>
          </w:p>
        </w:tc>
      </w:tr>
    </w:tbl>
    <w:p w14:paraId="24C4A2FA" w14:textId="26AD1AB4" w:rsidR="00A50C9B" w:rsidRDefault="00A50C9B" w:rsidP="00716257"/>
    <w:p w14:paraId="18F7E7DA" w14:textId="77777777" w:rsidR="0055345F" w:rsidRDefault="0055345F" w:rsidP="00A50C9B">
      <w:pPr>
        <w:rPr>
          <w:b/>
        </w:rPr>
      </w:pPr>
    </w:p>
    <w:p w14:paraId="6F36872B" w14:textId="77777777" w:rsidR="00A50C9B" w:rsidRDefault="00A50C9B" w:rsidP="00A50C9B">
      <w:pPr>
        <w:rPr>
          <w:b/>
        </w:rPr>
      </w:pPr>
    </w:p>
    <w:p w14:paraId="1F14BC98" w14:textId="77777777" w:rsidR="00A50C9B" w:rsidRDefault="00A50C9B" w:rsidP="00A50C9B">
      <w:pPr>
        <w:rPr>
          <w:b/>
        </w:rPr>
      </w:pPr>
    </w:p>
    <w:p w14:paraId="38736738" w14:textId="77777777" w:rsidR="00A50C9B" w:rsidRDefault="00A50C9B" w:rsidP="00A50C9B">
      <w:pPr>
        <w:rPr>
          <w:b/>
        </w:rPr>
      </w:pPr>
    </w:p>
    <w:p w14:paraId="756C3D11" w14:textId="546FBB12" w:rsidR="00A50C9B" w:rsidRDefault="00A50C9B" w:rsidP="00716257"/>
    <w:p w14:paraId="5D689228" w14:textId="0FBBE299" w:rsidR="00A50C9B" w:rsidRDefault="00A50C9B" w:rsidP="00716257"/>
    <w:p w14:paraId="35F0C7CC" w14:textId="712DAA22" w:rsidR="00A50C9B" w:rsidRDefault="00A50C9B" w:rsidP="00716257"/>
    <w:p w14:paraId="7FE4D00F" w14:textId="080EDD71" w:rsidR="00A50C9B" w:rsidRDefault="00A50C9B" w:rsidP="00716257"/>
    <w:p w14:paraId="3D51F39F" w14:textId="0BFBDDC0" w:rsidR="00A50C9B" w:rsidRDefault="00A50C9B" w:rsidP="00716257"/>
    <w:p w14:paraId="5876D10F" w14:textId="613F2322" w:rsidR="00A50C9B" w:rsidRDefault="00A50C9B" w:rsidP="00716257"/>
    <w:p w14:paraId="4E33C4C3" w14:textId="33105EE2" w:rsidR="00A50C9B" w:rsidRDefault="00A50C9B" w:rsidP="00716257"/>
    <w:p w14:paraId="401722B7" w14:textId="77777777" w:rsidR="00A50C9B" w:rsidRDefault="00A50C9B" w:rsidP="00A50C9B">
      <w:pPr>
        <w:rPr>
          <w:b/>
        </w:rPr>
      </w:pPr>
    </w:p>
    <w:p w14:paraId="38A42CFA" w14:textId="77777777" w:rsidR="00A50C9B" w:rsidRDefault="00A50C9B" w:rsidP="00A50C9B">
      <w:pPr>
        <w:rPr>
          <w:b/>
        </w:rPr>
      </w:pPr>
    </w:p>
    <w:p w14:paraId="757083E9" w14:textId="54AEA335" w:rsidR="00A50C9B" w:rsidRDefault="00A50C9B" w:rsidP="00A50C9B">
      <w:pPr>
        <w:rPr>
          <w:b/>
        </w:rPr>
      </w:pPr>
    </w:p>
    <w:p w14:paraId="4AB8120E" w14:textId="12997FDA" w:rsidR="0055345F" w:rsidRDefault="0055345F" w:rsidP="00A50C9B">
      <w:pPr>
        <w:rPr>
          <w:b/>
        </w:rPr>
      </w:pPr>
    </w:p>
    <w:p w14:paraId="25CA7CBA" w14:textId="641FBDB1" w:rsidR="0055345F" w:rsidRDefault="0055345F" w:rsidP="00A50C9B">
      <w:pPr>
        <w:rPr>
          <w:b/>
        </w:rPr>
      </w:pPr>
    </w:p>
    <w:p w14:paraId="30BD0C23" w14:textId="77777777" w:rsidR="0055345F" w:rsidRDefault="0055345F" w:rsidP="00A50C9B">
      <w:pPr>
        <w:rPr>
          <w:b/>
        </w:rPr>
      </w:pPr>
    </w:p>
    <w:p w14:paraId="17A4DE85" w14:textId="77777777" w:rsidR="00A50C9B" w:rsidRDefault="00A50C9B" w:rsidP="00A50C9B">
      <w:pPr>
        <w:rPr>
          <w:b/>
        </w:rPr>
      </w:pPr>
    </w:p>
    <w:p w14:paraId="37529348" w14:textId="77777777" w:rsidR="00A50C9B" w:rsidRDefault="00A50C9B" w:rsidP="00A50C9B">
      <w:pPr>
        <w:rPr>
          <w:b/>
        </w:rPr>
      </w:pPr>
    </w:p>
    <w:p w14:paraId="0868E989" w14:textId="77777777" w:rsidR="00A50C9B" w:rsidRDefault="00A50C9B" w:rsidP="00A50C9B">
      <w:pPr>
        <w:rPr>
          <w:b/>
        </w:rPr>
      </w:pPr>
    </w:p>
    <w:p w14:paraId="4C488BCC" w14:textId="77777777" w:rsidR="00A50C9B" w:rsidRDefault="00A50C9B" w:rsidP="00A50C9B">
      <w:pPr>
        <w:rPr>
          <w:b/>
        </w:rPr>
      </w:pPr>
    </w:p>
    <w:p w14:paraId="14E5F885" w14:textId="77777777" w:rsidR="00A50C9B" w:rsidRDefault="00A50C9B" w:rsidP="00A50C9B">
      <w:pPr>
        <w:rPr>
          <w:b/>
        </w:rPr>
      </w:pPr>
    </w:p>
    <w:p w14:paraId="0950D2DE" w14:textId="77777777" w:rsidR="00A50C9B" w:rsidRDefault="00A50C9B" w:rsidP="00A50C9B">
      <w:pPr>
        <w:rPr>
          <w:b/>
        </w:rPr>
      </w:pPr>
    </w:p>
    <w:p w14:paraId="75CBE609" w14:textId="77777777" w:rsidR="00A50C9B" w:rsidRDefault="00A50C9B" w:rsidP="00A50C9B">
      <w:pPr>
        <w:rPr>
          <w:b/>
        </w:rPr>
      </w:pPr>
    </w:p>
    <w:p w14:paraId="31C9CF30" w14:textId="77777777" w:rsidR="00A50C9B" w:rsidRDefault="00A50C9B" w:rsidP="00A50C9B">
      <w:pPr>
        <w:rPr>
          <w:b/>
        </w:rPr>
      </w:pPr>
    </w:p>
    <w:p w14:paraId="6D234B2F" w14:textId="77777777" w:rsidR="00A50C9B" w:rsidRDefault="00A50C9B" w:rsidP="00A50C9B">
      <w:pPr>
        <w:rPr>
          <w:b/>
        </w:rPr>
      </w:pPr>
    </w:p>
    <w:p w14:paraId="1CF1502B" w14:textId="77777777" w:rsidR="00A50C9B" w:rsidRDefault="00A50C9B" w:rsidP="00A50C9B">
      <w:pPr>
        <w:rPr>
          <w:b/>
        </w:rPr>
      </w:pPr>
    </w:p>
    <w:p w14:paraId="5CF63021" w14:textId="77777777" w:rsidR="00A50C9B" w:rsidRDefault="00A50C9B" w:rsidP="00A50C9B">
      <w:pPr>
        <w:rPr>
          <w:b/>
        </w:rPr>
      </w:pPr>
    </w:p>
    <w:p w14:paraId="23DD018D" w14:textId="77777777" w:rsidR="00A50C9B" w:rsidRDefault="00A50C9B" w:rsidP="00A50C9B">
      <w:pPr>
        <w:rPr>
          <w:b/>
        </w:rPr>
      </w:pPr>
    </w:p>
    <w:p w14:paraId="1A82455D" w14:textId="6A2DB46C" w:rsidR="00A50C9B" w:rsidRDefault="00730D0D" w:rsidP="00A50C9B">
      <w:r>
        <w:rPr>
          <w:b/>
        </w:rPr>
        <w:t xml:space="preserve">Extended </w:t>
      </w:r>
      <w:r w:rsidR="00A50C9B">
        <w:rPr>
          <w:b/>
        </w:rPr>
        <w:t xml:space="preserve">Figure 5.  </w:t>
      </w:r>
      <w:r w:rsidR="00AC1020">
        <w:rPr>
          <w:b/>
          <w:bCs/>
        </w:rPr>
        <w:t xml:space="preserve">Size of the repeat expansion in </w:t>
      </w:r>
      <w:r w:rsidR="00A50C9B" w:rsidRPr="00A50C9B">
        <w:rPr>
          <w:b/>
          <w:bCs/>
        </w:rPr>
        <w:t xml:space="preserve"> </w:t>
      </w:r>
      <w:r w:rsidR="00A50C9B" w:rsidRPr="00A50C9B">
        <w:rPr>
          <w:b/>
          <w:bCs/>
          <w:i/>
        </w:rPr>
        <w:t>C9orf72</w:t>
      </w:r>
      <w:r w:rsidR="00A50C9B" w:rsidRPr="00A50C9B">
        <w:rPr>
          <w:b/>
          <w:bCs/>
        </w:rPr>
        <w:t xml:space="preserve"> (top) and </w:t>
      </w:r>
      <w:r w:rsidR="00A50C9B" w:rsidRPr="00A50C9B">
        <w:rPr>
          <w:b/>
          <w:bCs/>
          <w:i/>
        </w:rPr>
        <w:t xml:space="preserve">ATXN2 </w:t>
      </w:r>
      <w:r w:rsidR="00A50C9B" w:rsidRPr="00A50C9B">
        <w:rPr>
          <w:b/>
          <w:bCs/>
        </w:rPr>
        <w:t>(bottom) for the AALS cohort</w:t>
      </w:r>
      <w:r w:rsidR="00A50C9B">
        <w:t xml:space="preserve">. </w:t>
      </w:r>
      <w:r w:rsidR="00AC1020">
        <w:t>The graphs are based on</w:t>
      </w:r>
      <w:r w:rsidR="00A50C9B">
        <w:t xml:space="preserve"> </w:t>
      </w:r>
      <w:r w:rsidR="00A50C9B" w:rsidRPr="00CE188C">
        <w:t>Expansion Hunter</w:t>
      </w:r>
      <w:r w:rsidR="00A50C9B">
        <w:fldChar w:fldCharType="begin">
          <w:fldData xml:space="preserve">PEVuZE5vdGU+PENpdGU+PEF1dGhvcj5Eb2x6aGVua288L0F1dGhvcj48WWVhcj4yMDE3PC9ZZWFy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</w:fldData>
        </w:fldChar>
      </w:r>
      <w:r w:rsidR="00A50C9B">
        <w:instrText xml:space="preserve"> ADDIN EN.CITE </w:instrText>
      </w:r>
      <w:r w:rsidR="00A50C9B">
        <w:fldChar w:fldCharType="begin">
          <w:fldData xml:space="preserve">PEVuZE5vdGU+PENpdGU+PEF1dGhvcj5Eb2x6aGVua288L0F1dGhvcj48WWVhcj4yMDE3PC9ZZWFy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</w:fldData>
        </w:fldChar>
      </w:r>
      <w:r w:rsidR="00A50C9B">
        <w:instrText xml:space="preserve"> ADDIN EN.CITE.DATA </w:instrText>
      </w:r>
      <w:r w:rsidR="00A50C9B">
        <w:fldChar w:fldCharType="end"/>
      </w:r>
      <w:r w:rsidR="00A50C9B">
        <w:fldChar w:fldCharType="separate"/>
      </w:r>
      <w:r w:rsidR="00A50C9B" w:rsidRPr="00691058">
        <w:rPr>
          <w:noProof/>
          <w:vertAlign w:val="superscript"/>
        </w:rPr>
        <w:t>1</w:t>
      </w:r>
      <w:r w:rsidR="00A50C9B">
        <w:fldChar w:fldCharType="end"/>
      </w:r>
      <w:r w:rsidR="00A50C9B" w:rsidRPr="00CE188C">
        <w:t xml:space="preserve"> reads</w:t>
      </w:r>
      <w:r w:rsidR="00A50C9B">
        <w:t xml:space="preserve"> for 601 sequences</w:t>
      </w:r>
      <w:r w:rsidR="00AC1020">
        <w:t xml:space="preserve"> out of the AALS 830 samples</w:t>
      </w:r>
      <w:r w:rsidR="00A50C9B" w:rsidRPr="00CE188C">
        <w:t xml:space="preserve">. </w:t>
      </w:r>
      <w:r w:rsidR="00A50C9B">
        <w:t>Top) 41 ALS cases</w:t>
      </w:r>
      <w:r w:rsidR="00A50C9B" w:rsidRPr="00CE188C">
        <w:t xml:space="preserve"> </w:t>
      </w:r>
      <w:r w:rsidR="00A50C9B">
        <w:t>and</w:t>
      </w:r>
      <w:r w:rsidR="00A50C9B" w:rsidRPr="00CE188C">
        <w:t xml:space="preserve"> 4 </w:t>
      </w:r>
      <w:r w:rsidR="00A50C9B">
        <w:t>individuals that are Pre-</w:t>
      </w:r>
      <w:proofErr w:type="spellStart"/>
      <w:r w:rsidR="00A50C9B">
        <w:t>fALS</w:t>
      </w:r>
      <w:proofErr w:type="spellEnd"/>
      <w:r w:rsidR="00A50C9B" w:rsidRPr="00CE188C">
        <w:t xml:space="preserve"> ha</w:t>
      </w:r>
      <w:r w:rsidR="00A50C9B">
        <w:t xml:space="preserve">ve expansions greater than 26 repeats.  Bottom) </w:t>
      </w:r>
      <w:r w:rsidR="00A50C9B" w:rsidRPr="00CE188C">
        <w:t xml:space="preserve">35 </w:t>
      </w:r>
      <w:r w:rsidR="00A50C9B">
        <w:t xml:space="preserve">ALS cases </w:t>
      </w:r>
      <w:r w:rsidR="00A50C9B" w:rsidRPr="00CE188C">
        <w:t>have ATXN2</w:t>
      </w:r>
      <w:r w:rsidR="00A50C9B">
        <w:t xml:space="preserve"> expansions, while 4</w:t>
      </w:r>
      <w:r w:rsidR="00A50C9B" w:rsidRPr="00CE188C">
        <w:t xml:space="preserve"> </w:t>
      </w:r>
      <w:r w:rsidR="00A50C9B">
        <w:t xml:space="preserve">normal controls </w:t>
      </w:r>
      <w:r w:rsidR="00A50C9B" w:rsidRPr="00CE188C">
        <w:t xml:space="preserve">and 1 </w:t>
      </w:r>
      <w:r w:rsidR="00A50C9B">
        <w:t xml:space="preserve">uncharacterized individual have </w:t>
      </w:r>
      <w:r w:rsidR="00A50C9B" w:rsidRPr="00CE188C">
        <w:t>ATXN2</w:t>
      </w:r>
      <w:r w:rsidR="00A50C9B">
        <w:t xml:space="preserve"> </w:t>
      </w:r>
      <w:r w:rsidR="00A50C9B" w:rsidRPr="00CE188C">
        <w:t>expansion</w:t>
      </w:r>
      <w:r w:rsidR="00A50C9B">
        <w:t>s</w:t>
      </w:r>
      <w:r w:rsidR="00A50C9B" w:rsidRPr="00CE188C">
        <w:t xml:space="preserve"> </w:t>
      </w:r>
      <w:r w:rsidR="00A50C9B">
        <w:t>greater than 26 repeats.</w:t>
      </w:r>
    </w:p>
    <w:p w14:paraId="12ABCF8A" w14:textId="77777777" w:rsidR="00A50C9B" w:rsidRDefault="00A50C9B" w:rsidP="00A50C9B"/>
    <w:p w14:paraId="644590EF" w14:textId="77777777" w:rsidR="00A50C9B" w:rsidRDefault="00A50C9B" w:rsidP="00A50C9B"/>
    <w:p w14:paraId="1614C91D" w14:textId="77777777" w:rsidR="00A50C9B" w:rsidRDefault="00A50C9B" w:rsidP="00716257"/>
    <w:tbl>
      <w:tblPr>
        <w:tblStyle w:val="TableGrid"/>
        <w:tblpPr w:leftFromText="180" w:rightFromText="180" w:horzAnchor="margin" w:tblpXSpec="center" w:tblpY="625"/>
        <w:tblW w:w="0" w:type="auto"/>
        <w:jc w:val="center"/>
        <w:tblLook w:val="04A0" w:firstRow="1" w:lastRow="0" w:firstColumn="1" w:lastColumn="0" w:noHBand="0" w:noVBand="1"/>
      </w:tblPr>
      <w:tblGrid>
        <w:gridCol w:w="5619"/>
      </w:tblGrid>
      <w:tr w:rsidR="00716257" w14:paraId="5DD946F2" w14:textId="77777777" w:rsidTr="0055345F">
        <w:trPr>
          <w:jc w:val="center"/>
        </w:trPr>
        <w:tc>
          <w:tcPr>
            <w:tcW w:w="5619" w:type="dxa"/>
          </w:tcPr>
          <w:p w14:paraId="3C8768DC" w14:textId="77777777" w:rsidR="00716257" w:rsidRDefault="00716257" w:rsidP="0055345F">
            <w:r w:rsidRPr="00F90279">
              <w:rPr>
                <w:noProof/>
              </w:rPr>
              <w:lastRenderedPageBreak/>
              <w:drawing>
                <wp:inline distT="0" distB="0" distL="0" distR="0" wp14:anchorId="53619810" wp14:editId="62139219">
                  <wp:extent cx="3341404" cy="2373549"/>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44759" cy="2375933"/>
                          </a:xfrm>
                          <a:prstGeom prst="rect">
                            <a:avLst/>
                          </a:prstGeom>
                        </pic:spPr>
                      </pic:pic>
                    </a:graphicData>
                  </a:graphic>
                </wp:inline>
              </w:drawing>
            </w:r>
          </w:p>
          <w:p w14:paraId="31CE993B" w14:textId="77777777" w:rsidR="00716257" w:rsidRDefault="00716257" w:rsidP="0055345F">
            <w:r w:rsidRPr="00F90279">
              <w:rPr>
                <w:noProof/>
              </w:rPr>
              <w:drawing>
                <wp:inline distT="0" distB="0" distL="0" distR="0" wp14:anchorId="23D8C5B1" wp14:editId="4E24CD66">
                  <wp:extent cx="3076648" cy="218548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82177" cy="2189409"/>
                          </a:xfrm>
                          <a:prstGeom prst="rect">
                            <a:avLst/>
                          </a:prstGeom>
                        </pic:spPr>
                      </pic:pic>
                    </a:graphicData>
                  </a:graphic>
                </wp:inline>
              </w:drawing>
            </w:r>
          </w:p>
        </w:tc>
      </w:tr>
    </w:tbl>
    <w:p w14:paraId="7891F723" w14:textId="77777777" w:rsidR="00A50C9B" w:rsidRDefault="00A50C9B" w:rsidP="00716257">
      <w:pPr>
        <w:rPr>
          <w:b/>
        </w:rPr>
      </w:pPr>
    </w:p>
    <w:p w14:paraId="5E02F238" w14:textId="77777777" w:rsidR="00A50C9B" w:rsidRDefault="00A50C9B" w:rsidP="00716257">
      <w:pPr>
        <w:rPr>
          <w:b/>
        </w:rPr>
      </w:pPr>
    </w:p>
    <w:p w14:paraId="259FF1BD" w14:textId="77777777" w:rsidR="00A50C9B" w:rsidRDefault="00A50C9B" w:rsidP="00716257">
      <w:pPr>
        <w:rPr>
          <w:b/>
        </w:rPr>
      </w:pPr>
    </w:p>
    <w:p w14:paraId="7F428998" w14:textId="77777777" w:rsidR="00A50C9B" w:rsidRDefault="00A50C9B" w:rsidP="00716257">
      <w:pPr>
        <w:rPr>
          <w:b/>
        </w:rPr>
      </w:pPr>
    </w:p>
    <w:p w14:paraId="05205E68" w14:textId="77777777" w:rsidR="00A50C9B" w:rsidRDefault="00A50C9B" w:rsidP="00716257">
      <w:pPr>
        <w:rPr>
          <w:b/>
        </w:rPr>
      </w:pPr>
    </w:p>
    <w:p w14:paraId="33EC3532" w14:textId="77777777" w:rsidR="00A50C9B" w:rsidRDefault="00A50C9B" w:rsidP="00716257">
      <w:pPr>
        <w:rPr>
          <w:b/>
        </w:rPr>
      </w:pPr>
    </w:p>
    <w:p w14:paraId="25B09439" w14:textId="77777777" w:rsidR="00A50C9B" w:rsidRDefault="00A50C9B" w:rsidP="00716257">
      <w:pPr>
        <w:rPr>
          <w:b/>
        </w:rPr>
      </w:pPr>
    </w:p>
    <w:p w14:paraId="7CFE132E" w14:textId="77777777" w:rsidR="00A50C9B" w:rsidRDefault="00A50C9B" w:rsidP="00716257">
      <w:pPr>
        <w:rPr>
          <w:b/>
        </w:rPr>
      </w:pPr>
    </w:p>
    <w:p w14:paraId="46983D5B" w14:textId="77777777" w:rsidR="00A50C9B" w:rsidRDefault="00A50C9B" w:rsidP="00716257">
      <w:pPr>
        <w:rPr>
          <w:b/>
        </w:rPr>
      </w:pPr>
    </w:p>
    <w:p w14:paraId="39B2C41D" w14:textId="77777777" w:rsidR="00A50C9B" w:rsidRDefault="00A50C9B" w:rsidP="00716257">
      <w:pPr>
        <w:rPr>
          <w:b/>
        </w:rPr>
      </w:pPr>
    </w:p>
    <w:p w14:paraId="7FA5BBC3" w14:textId="77777777" w:rsidR="00A50C9B" w:rsidRDefault="00A50C9B" w:rsidP="00716257">
      <w:pPr>
        <w:rPr>
          <w:b/>
        </w:rPr>
      </w:pPr>
    </w:p>
    <w:p w14:paraId="56AB2416" w14:textId="77777777" w:rsidR="00A50C9B" w:rsidRDefault="00A50C9B" w:rsidP="00716257">
      <w:pPr>
        <w:rPr>
          <w:b/>
        </w:rPr>
      </w:pPr>
    </w:p>
    <w:p w14:paraId="16E318E8" w14:textId="77777777" w:rsidR="00A50C9B" w:rsidRDefault="00A50C9B" w:rsidP="00716257">
      <w:pPr>
        <w:rPr>
          <w:b/>
        </w:rPr>
      </w:pPr>
    </w:p>
    <w:p w14:paraId="140609E3" w14:textId="77777777" w:rsidR="00A50C9B" w:rsidRDefault="00A50C9B" w:rsidP="00716257">
      <w:pPr>
        <w:rPr>
          <w:b/>
        </w:rPr>
      </w:pPr>
    </w:p>
    <w:p w14:paraId="50F4615B" w14:textId="77777777" w:rsidR="00A50C9B" w:rsidRDefault="00A50C9B" w:rsidP="00716257">
      <w:pPr>
        <w:rPr>
          <w:b/>
        </w:rPr>
      </w:pPr>
    </w:p>
    <w:p w14:paraId="3F991CDC" w14:textId="77777777" w:rsidR="00A50C9B" w:rsidRDefault="00A50C9B" w:rsidP="00716257">
      <w:pPr>
        <w:rPr>
          <w:b/>
        </w:rPr>
      </w:pPr>
    </w:p>
    <w:p w14:paraId="264A6168" w14:textId="77777777" w:rsidR="00A50C9B" w:rsidRDefault="00A50C9B" w:rsidP="00716257">
      <w:pPr>
        <w:rPr>
          <w:b/>
        </w:rPr>
      </w:pPr>
    </w:p>
    <w:p w14:paraId="05B1248B" w14:textId="77777777" w:rsidR="00A50C9B" w:rsidRDefault="00A50C9B" w:rsidP="00716257">
      <w:pPr>
        <w:rPr>
          <w:b/>
        </w:rPr>
      </w:pPr>
    </w:p>
    <w:p w14:paraId="09954DD8" w14:textId="77777777" w:rsidR="00A50C9B" w:rsidRDefault="00A50C9B" w:rsidP="00716257">
      <w:pPr>
        <w:rPr>
          <w:b/>
        </w:rPr>
      </w:pPr>
    </w:p>
    <w:p w14:paraId="5D374273" w14:textId="77777777" w:rsidR="00A50C9B" w:rsidRDefault="00A50C9B" w:rsidP="00716257">
      <w:pPr>
        <w:rPr>
          <w:b/>
        </w:rPr>
      </w:pPr>
    </w:p>
    <w:p w14:paraId="265E314C" w14:textId="77777777" w:rsidR="00A50C9B" w:rsidRDefault="00A50C9B" w:rsidP="00716257">
      <w:pPr>
        <w:rPr>
          <w:b/>
        </w:rPr>
      </w:pPr>
    </w:p>
    <w:p w14:paraId="4155DAE7" w14:textId="77777777" w:rsidR="00A50C9B" w:rsidRDefault="00A50C9B" w:rsidP="00716257">
      <w:pPr>
        <w:rPr>
          <w:b/>
        </w:rPr>
      </w:pPr>
    </w:p>
    <w:p w14:paraId="5BE503B7" w14:textId="77777777" w:rsidR="00A50C9B" w:rsidRDefault="00A50C9B" w:rsidP="00716257">
      <w:pPr>
        <w:rPr>
          <w:b/>
        </w:rPr>
      </w:pPr>
    </w:p>
    <w:p w14:paraId="6CE244E7" w14:textId="77777777" w:rsidR="00A50C9B" w:rsidRDefault="00A50C9B" w:rsidP="00716257">
      <w:pPr>
        <w:rPr>
          <w:b/>
        </w:rPr>
      </w:pPr>
    </w:p>
    <w:p w14:paraId="516B4F7E" w14:textId="77777777" w:rsidR="00A50C9B" w:rsidRDefault="00A50C9B" w:rsidP="00716257">
      <w:pPr>
        <w:rPr>
          <w:b/>
        </w:rPr>
      </w:pPr>
    </w:p>
    <w:p w14:paraId="44296163" w14:textId="77777777" w:rsidR="00A50C9B" w:rsidRDefault="00A50C9B" w:rsidP="00716257">
      <w:pPr>
        <w:rPr>
          <w:b/>
        </w:rPr>
      </w:pPr>
    </w:p>
    <w:p w14:paraId="7FDE518C" w14:textId="77777777" w:rsidR="00A50C9B" w:rsidRDefault="00A50C9B" w:rsidP="00716257">
      <w:pPr>
        <w:rPr>
          <w:b/>
        </w:rPr>
      </w:pPr>
    </w:p>
    <w:p w14:paraId="7909AACA" w14:textId="77777777" w:rsidR="00A50C9B" w:rsidRDefault="00A50C9B" w:rsidP="00716257">
      <w:pPr>
        <w:rPr>
          <w:b/>
        </w:rPr>
      </w:pPr>
    </w:p>
    <w:p w14:paraId="3BB31CF1" w14:textId="2F58B9CE" w:rsidR="00716257" w:rsidRDefault="00730D0D" w:rsidP="00716257">
      <w:pPr>
        <w:rPr>
          <w:b/>
        </w:rPr>
      </w:pPr>
      <w:r>
        <w:rPr>
          <w:b/>
        </w:rPr>
        <w:t xml:space="preserve">Extended </w:t>
      </w:r>
      <w:r w:rsidR="00A50C9B">
        <w:rPr>
          <w:b/>
        </w:rPr>
        <w:t>Figure 6</w:t>
      </w:r>
      <w:r w:rsidR="00A50C9B" w:rsidRPr="00A50C9B">
        <w:rPr>
          <w:b/>
        </w:rPr>
        <w:t xml:space="preserve">.  Relationship between repeat size </w:t>
      </w:r>
      <w:r w:rsidR="00AC1020">
        <w:rPr>
          <w:b/>
        </w:rPr>
        <w:t xml:space="preserve">in </w:t>
      </w:r>
      <w:r w:rsidR="00AC1020" w:rsidRPr="00A50C9B">
        <w:rPr>
          <w:b/>
          <w:i/>
        </w:rPr>
        <w:t>C9orf72</w:t>
      </w:r>
      <w:r w:rsidR="00AC1020" w:rsidRPr="00A50C9B">
        <w:rPr>
          <w:b/>
        </w:rPr>
        <w:t xml:space="preserve"> (top) </w:t>
      </w:r>
      <w:r w:rsidR="00AC1020">
        <w:rPr>
          <w:b/>
        </w:rPr>
        <w:t>or</w:t>
      </w:r>
      <w:r w:rsidR="00AC1020" w:rsidRPr="00A50C9B">
        <w:rPr>
          <w:b/>
        </w:rPr>
        <w:t xml:space="preserve"> ATXN2 (bottom)</w:t>
      </w:r>
      <w:r w:rsidR="00AC1020">
        <w:rPr>
          <w:b/>
        </w:rPr>
        <w:t xml:space="preserve"> </w:t>
      </w:r>
      <w:r w:rsidR="00A50C9B" w:rsidRPr="00A50C9B">
        <w:rPr>
          <w:b/>
        </w:rPr>
        <w:t>and age</w:t>
      </w:r>
      <w:r w:rsidR="00AC1020">
        <w:rPr>
          <w:b/>
        </w:rPr>
        <w:t xml:space="preserve"> of</w:t>
      </w:r>
      <w:r w:rsidR="00A50C9B" w:rsidRPr="00A50C9B">
        <w:rPr>
          <w:b/>
        </w:rPr>
        <w:t xml:space="preserve"> </w:t>
      </w:r>
      <w:r w:rsidR="00AC1020" w:rsidRPr="00A50C9B">
        <w:rPr>
          <w:b/>
        </w:rPr>
        <w:t xml:space="preserve">ALS </w:t>
      </w:r>
      <w:r w:rsidR="00A50C9B" w:rsidRPr="00A50C9B">
        <w:rPr>
          <w:b/>
        </w:rPr>
        <w:t>onset.</w:t>
      </w:r>
    </w:p>
    <w:p w14:paraId="6AA3760F" w14:textId="77777777" w:rsidR="00A50C9B" w:rsidRDefault="00A50C9B" w:rsidP="00716257"/>
    <w:p w14:paraId="616A29E8" w14:textId="77777777" w:rsidR="00716257" w:rsidRPr="00691058" w:rsidRDefault="00716257" w:rsidP="00716257">
      <w:pPr>
        <w:pStyle w:val="EndNoteBibliography"/>
        <w:ind w:left="720" w:hanging="720"/>
        <w:rPr>
          <w:noProof/>
        </w:rPr>
      </w:pPr>
      <w:r>
        <w:fldChar w:fldCharType="begin"/>
      </w:r>
      <w:r>
        <w:instrText xml:space="preserve"> ADDIN EN.REFLIST </w:instrText>
      </w:r>
      <w:r>
        <w:fldChar w:fldCharType="separate"/>
      </w:r>
      <w:r w:rsidRPr="00691058">
        <w:rPr>
          <w:noProof/>
        </w:rPr>
        <w:t>1</w:t>
      </w:r>
      <w:r w:rsidRPr="00691058">
        <w:rPr>
          <w:noProof/>
        </w:rPr>
        <w:tab/>
        <w:t>Dolzhenko, E.</w:t>
      </w:r>
      <w:r w:rsidRPr="00691058">
        <w:rPr>
          <w:i/>
          <w:noProof/>
        </w:rPr>
        <w:t xml:space="preserve"> et al.</w:t>
      </w:r>
      <w:r w:rsidRPr="00691058">
        <w:rPr>
          <w:noProof/>
        </w:rPr>
        <w:t xml:space="preserve"> Detection of long repeat expansions from PCR-free whole-genome sequence data. </w:t>
      </w:r>
      <w:r w:rsidRPr="00691058">
        <w:rPr>
          <w:i/>
          <w:noProof/>
        </w:rPr>
        <w:t>Genome Res</w:t>
      </w:r>
      <w:r w:rsidRPr="00691058">
        <w:rPr>
          <w:noProof/>
        </w:rPr>
        <w:t xml:space="preserve"> </w:t>
      </w:r>
      <w:r w:rsidRPr="00691058">
        <w:rPr>
          <w:b/>
          <w:noProof/>
        </w:rPr>
        <w:t>27</w:t>
      </w:r>
      <w:r w:rsidRPr="00691058">
        <w:rPr>
          <w:noProof/>
        </w:rPr>
        <w:t>, 1895-1903, doi:10.1101/gr.225672.117 (2017).</w:t>
      </w:r>
    </w:p>
    <w:p w14:paraId="40D699C0" w14:textId="77777777" w:rsidR="00716257" w:rsidRDefault="00716257" w:rsidP="00716257">
      <w:r>
        <w:fldChar w:fldCharType="end"/>
      </w:r>
    </w:p>
    <w:p w14:paraId="03D526E2" w14:textId="50E136A0" w:rsidR="000C2C3C" w:rsidRDefault="000C2C3C">
      <w:pPr>
        <w:rPr>
          <w:b/>
          <w:bCs/>
        </w:rPr>
      </w:pPr>
      <w:r>
        <w:rPr>
          <w:b/>
          <w:bCs/>
        </w:rPr>
        <w:br w:type="page"/>
      </w:r>
    </w:p>
    <w:p w14:paraId="6AF986DE" w14:textId="5CC5F32F" w:rsidR="00716257" w:rsidRDefault="000C2C3C" w:rsidP="00716257">
      <w:pPr>
        <w:rPr>
          <w:b/>
          <w:bCs/>
        </w:rPr>
      </w:pPr>
      <w:r w:rsidRPr="00B163DF">
        <w:rPr>
          <w:noProof/>
        </w:rPr>
        <w:lastRenderedPageBreak/>
        <w:drawing>
          <wp:anchor distT="0" distB="0" distL="114300" distR="114300" simplePos="0" relativeHeight="251663360" behindDoc="0" locked="0" layoutInCell="1" allowOverlap="1" wp14:anchorId="310F320F" wp14:editId="08376714">
            <wp:simplePos x="0" y="0"/>
            <wp:positionH relativeFrom="column">
              <wp:posOffset>636905</wp:posOffset>
            </wp:positionH>
            <wp:positionV relativeFrom="paragraph">
              <wp:posOffset>110490</wp:posOffset>
            </wp:positionV>
            <wp:extent cx="4793615" cy="7795895"/>
            <wp:effectExtent l="0" t="0" r="0" b="190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93615" cy="77958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414E32" w14:textId="77777777" w:rsidR="00716257" w:rsidRDefault="00716257" w:rsidP="00716257">
      <w:pPr>
        <w:rPr>
          <w:b/>
          <w:bCs/>
        </w:rPr>
      </w:pPr>
    </w:p>
    <w:p w14:paraId="1B61A072" w14:textId="77777777" w:rsidR="00716257" w:rsidRDefault="00716257" w:rsidP="00716257">
      <w:pPr>
        <w:rPr>
          <w:b/>
          <w:bCs/>
        </w:rPr>
      </w:pPr>
    </w:p>
    <w:p w14:paraId="0B54E572" w14:textId="77777777" w:rsidR="00716257" w:rsidRDefault="00716257" w:rsidP="00716257">
      <w:pPr>
        <w:rPr>
          <w:b/>
          <w:bCs/>
        </w:rPr>
      </w:pPr>
    </w:p>
    <w:p w14:paraId="52F30A73" w14:textId="77777777" w:rsidR="00716257" w:rsidRDefault="00716257" w:rsidP="00716257">
      <w:pPr>
        <w:rPr>
          <w:b/>
          <w:bCs/>
        </w:rPr>
      </w:pPr>
    </w:p>
    <w:p w14:paraId="073FCB37" w14:textId="79DCD28C" w:rsidR="000C2C3C" w:rsidRPr="000C2C3C" w:rsidRDefault="00730D0D" w:rsidP="000C2C3C">
      <w:pPr>
        <w:jc w:val="both"/>
        <w:rPr>
          <w:rFonts w:ascii="Arial" w:hAnsi="Arial" w:cs="Arial"/>
          <w:sz w:val="22"/>
          <w:szCs w:val="22"/>
        </w:rPr>
      </w:pPr>
      <w:r>
        <w:rPr>
          <w:rFonts w:ascii="Arial" w:hAnsi="Arial" w:cs="Arial"/>
          <w:b/>
          <w:sz w:val="22"/>
          <w:szCs w:val="22"/>
        </w:rPr>
        <w:t>Extended</w:t>
      </w:r>
      <w:r w:rsidRPr="000C2C3C">
        <w:rPr>
          <w:rFonts w:ascii="Arial" w:hAnsi="Arial" w:cs="Arial"/>
          <w:b/>
          <w:sz w:val="22"/>
          <w:szCs w:val="22"/>
        </w:rPr>
        <w:t xml:space="preserve"> </w:t>
      </w:r>
      <w:r w:rsidR="000C2C3C" w:rsidRPr="000C2C3C">
        <w:rPr>
          <w:rFonts w:ascii="Arial" w:hAnsi="Arial" w:cs="Arial"/>
          <w:b/>
          <w:sz w:val="22"/>
          <w:szCs w:val="22"/>
        </w:rPr>
        <w:t xml:space="preserve">Figure </w:t>
      </w:r>
      <w:r w:rsidR="000C2C3C">
        <w:rPr>
          <w:rFonts w:ascii="Arial" w:hAnsi="Arial" w:cs="Arial"/>
          <w:b/>
          <w:sz w:val="22"/>
          <w:szCs w:val="22"/>
        </w:rPr>
        <w:t>7</w:t>
      </w:r>
      <w:r w:rsidR="000C2C3C" w:rsidRPr="000C2C3C">
        <w:rPr>
          <w:rFonts w:ascii="Arial" w:hAnsi="Arial" w:cs="Arial"/>
          <w:b/>
          <w:sz w:val="22"/>
          <w:szCs w:val="22"/>
        </w:rPr>
        <w:t xml:space="preserve">: </w:t>
      </w:r>
      <w:r w:rsidR="000C2C3C" w:rsidRPr="000C2C3C">
        <w:rPr>
          <w:rFonts w:ascii="Arial" w:eastAsia="Calibri" w:hAnsi="Arial" w:cs="Arial"/>
          <w:b/>
          <w:bCs/>
          <w:sz w:val="22"/>
          <w:szCs w:val="22"/>
        </w:rPr>
        <w:t>Heatmap and hierarchical clustering of current AALS samples</w:t>
      </w:r>
      <w:r w:rsidR="000C2C3C" w:rsidRPr="000C2C3C">
        <w:rPr>
          <w:rFonts w:ascii="Arial" w:hAnsi="Arial" w:cs="Arial"/>
          <w:b/>
          <w:sz w:val="22"/>
          <w:szCs w:val="22"/>
        </w:rPr>
        <w:t xml:space="preserve">.  </w:t>
      </w:r>
      <w:r w:rsidR="000C2C3C" w:rsidRPr="000C2C3C">
        <w:rPr>
          <w:rFonts w:ascii="Arial" w:eastAsia="Calibri" w:hAnsi="Arial" w:cs="Arial"/>
          <w:b/>
          <w:bCs/>
          <w:sz w:val="22"/>
          <w:szCs w:val="22"/>
        </w:rPr>
        <w:t xml:space="preserve">A &amp; B – </w:t>
      </w:r>
      <w:r w:rsidR="000C2C3C" w:rsidRPr="000C2C3C">
        <w:rPr>
          <w:rFonts w:ascii="Arial" w:eastAsia="Calibri" w:hAnsi="Arial" w:cs="Arial"/>
          <w:sz w:val="22"/>
          <w:szCs w:val="22"/>
        </w:rPr>
        <w:t xml:space="preserve">Heatmap and clustering of current AALS samples using SERE values from the </w:t>
      </w:r>
      <w:r w:rsidR="000C2C3C" w:rsidRPr="000C2C3C">
        <w:rPr>
          <w:rFonts w:ascii="Arial" w:eastAsia="Calibri" w:hAnsi="Arial" w:cs="Arial"/>
          <w:b/>
          <w:bCs/>
          <w:sz w:val="22"/>
          <w:szCs w:val="22"/>
        </w:rPr>
        <w:t>(A)</w:t>
      </w:r>
      <w:r w:rsidR="000C2C3C" w:rsidRPr="000C2C3C">
        <w:rPr>
          <w:rFonts w:ascii="Arial" w:eastAsia="Calibri" w:hAnsi="Arial" w:cs="Arial"/>
          <w:sz w:val="22"/>
          <w:szCs w:val="22"/>
        </w:rPr>
        <w:t xml:space="preserve"> RNA</w:t>
      </w:r>
      <w:r w:rsidR="00BE1789">
        <w:rPr>
          <w:rFonts w:ascii="Arial" w:eastAsia="Calibri" w:hAnsi="Arial" w:cs="Arial"/>
          <w:sz w:val="22"/>
          <w:szCs w:val="22"/>
        </w:rPr>
        <w:t>-</w:t>
      </w:r>
      <w:r w:rsidR="000C2C3C" w:rsidRPr="000C2C3C">
        <w:rPr>
          <w:rFonts w:ascii="Arial" w:eastAsia="Calibri" w:hAnsi="Arial" w:cs="Arial"/>
          <w:sz w:val="22"/>
          <w:szCs w:val="22"/>
        </w:rPr>
        <w:t xml:space="preserve">seq and </w:t>
      </w:r>
      <w:r w:rsidR="000C2C3C" w:rsidRPr="000C2C3C">
        <w:rPr>
          <w:rFonts w:ascii="Arial" w:eastAsia="Calibri" w:hAnsi="Arial" w:cs="Arial"/>
          <w:b/>
          <w:bCs/>
          <w:sz w:val="22"/>
          <w:szCs w:val="22"/>
        </w:rPr>
        <w:t>(B)</w:t>
      </w:r>
      <w:r w:rsidR="000C2C3C" w:rsidRPr="000C2C3C">
        <w:rPr>
          <w:rFonts w:ascii="Arial" w:eastAsia="Calibri" w:hAnsi="Arial" w:cs="Arial"/>
          <w:sz w:val="22"/>
          <w:szCs w:val="22"/>
        </w:rPr>
        <w:t xml:space="preserve"> ATAC</w:t>
      </w:r>
      <w:r w:rsidR="00BE1789">
        <w:rPr>
          <w:rFonts w:ascii="Arial" w:eastAsia="Calibri" w:hAnsi="Arial" w:cs="Arial"/>
          <w:sz w:val="22"/>
          <w:szCs w:val="22"/>
        </w:rPr>
        <w:t>-</w:t>
      </w:r>
      <w:r w:rsidR="000C2C3C" w:rsidRPr="000C2C3C">
        <w:rPr>
          <w:rFonts w:ascii="Arial" w:eastAsia="Calibri" w:hAnsi="Arial" w:cs="Arial"/>
          <w:sz w:val="22"/>
          <w:szCs w:val="22"/>
        </w:rPr>
        <w:t>seq data. Samples are annotated with gender, genotype, and C9orf72 mutation. No distinct clustering separates samples by these categories, but BTC sample</w:t>
      </w:r>
      <w:r w:rsidR="00BE1789">
        <w:rPr>
          <w:rFonts w:ascii="Arial" w:eastAsia="Calibri" w:hAnsi="Arial" w:cs="Arial"/>
          <w:sz w:val="22"/>
          <w:szCs w:val="22"/>
        </w:rPr>
        <w:t>s</w:t>
      </w:r>
      <w:r w:rsidR="000C2C3C" w:rsidRPr="000C2C3C">
        <w:rPr>
          <w:rFonts w:ascii="Arial" w:eastAsia="Calibri" w:hAnsi="Arial" w:cs="Arial"/>
          <w:sz w:val="22"/>
          <w:szCs w:val="22"/>
        </w:rPr>
        <w:t xml:space="preserve"> cluster together.  </w:t>
      </w:r>
      <w:r w:rsidR="000C2C3C" w:rsidRPr="0055345F">
        <w:rPr>
          <w:rFonts w:ascii="Arial" w:hAnsi="Arial" w:cs="Arial"/>
          <w:b/>
          <w:sz w:val="22"/>
          <w:szCs w:val="22"/>
        </w:rPr>
        <w:t>C.</w:t>
      </w:r>
      <w:r w:rsidR="000C2C3C" w:rsidRPr="000C2C3C">
        <w:rPr>
          <w:rFonts w:ascii="Arial" w:hAnsi="Arial" w:cs="Arial"/>
          <w:b/>
          <w:sz w:val="22"/>
          <w:szCs w:val="22"/>
        </w:rPr>
        <w:t xml:space="preserve"> </w:t>
      </w:r>
      <w:r w:rsidR="000C2C3C" w:rsidRPr="000C2C3C">
        <w:rPr>
          <w:rFonts w:ascii="Arial" w:hAnsi="Arial" w:cs="Arial"/>
          <w:sz w:val="22"/>
          <w:szCs w:val="22"/>
        </w:rPr>
        <w:t>Spearman correlation matrix plot for the AALS proteomics data.</w:t>
      </w:r>
    </w:p>
    <w:p w14:paraId="31AA736C" w14:textId="77777777" w:rsidR="0055345F" w:rsidRDefault="0055345F" w:rsidP="00E87F03">
      <w:pPr>
        <w:rPr>
          <w:rFonts w:ascii="Arial" w:hAnsi="Arial" w:cs="Arial"/>
          <w:b/>
          <w:sz w:val="22"/>
          <w:szCs w:val="22"/>
        </w:rPr>
      </w:pPr>
    </w:p>
    <w:p w14:paraId="64181851" w14:textId="77777777" w:rsidR="0055345F" w:rsidRDefault="0055345F" w:rsidP="00E87F03">
      <w:pPr>
        <w:rPr>
          <w:rFonts w:ascii="Arial" w:hAnsi="Arial" w:cs="Arial"/>
          <w:b/>
          <w:sz w:val="22"/>
          <w:szCs w:val="22"/>
        </w:rPr>
      </w:pPr>
    </w:p>
    <w:p w14:paraId="755B1555" w14:textId="77777777" w:rsidR="0055345F" w:rsidRDefault="0055345F" w:rsidP="00E87F03">
      <w:pPr>
        <w:rPr>
          <w:rFonts w:ascii="Arial" w:hAnsi="Arial" w:cs="Arial"/>
          <w:b/>
          <w:sz w:val="22"/>
          <w:szCs w:val="22"/>
        </w:rPr>
      </w:pPr>
    </w:p>
    <w:p w14:paraId="52066E30" w14:textId="77777777" w:rsidR="0055345F" w:rsidRDefault="0055345F" w:rsidP="00E87F03">
      <w:pPr>
        <w:rPr>
          <w:rFonts w:ascii="Arial" w:hAnsi="Arial" w:cs="Arial"/>
          <w:b/>
          <w:sz w:val="22"/>
          <w:szCs w:val="22"/>
        </w:rPr>
      </w:pPr>
    </w:p>
    <w:p w14:paraId="240A298B" w14:textId="77777777" w:rsidR="0055345F" w:rsidRDefault="0055345F" w:rsidP="00E87F03">
      <w:pPr>
        <w:rPr>
          <w:rFonts w:ascii="Arial" w:hAnsi="Arial" w:cs="Arial"/>
          <w:b/>
          <w:sz w:val="22"/>
          <w:szCs w:val="22"/>
        </w:rPr>
      </w:pPr>
    </w:p>
    <w:p w14:paraId="56F957FA" w14:textId="77777777" w:rsidR="0055345F" w:rsidRDefault="0055345F" w:rsidP="00E87F03">
      <w:pPr>
        <w:rPr>
          <w:rFonts w:ascii="Arial" w:hAnsi="Arial" w:cs="Arial"/>
          <w:b/>
          <w:sz w:val="22"/>
          <w:szCs w:val="22"/>
        </w:rPr>
      </w:pPr>
    </w:p>
    <w:p w14:paraId="3E055048" w14:textId="77777777" w:rsidR="0055345F" w:rsidRDefault="0055345F" w:rsidP="00E87F03">
      <w:pPr>
        <w:rPr>
          <w:rFonts w:ascii="Arial" w:hAnsi="Arial" w:cs="Arial"/>
          <w:b/>
          <w:sz w:val="22"/>
          <w:szCs w:val="22"/>
        </w:rPr>
      </w:pPr>
    </w:p>
    <w:p w14:paraId="40A4CCED" w14:textId="77777777" w:rsidR="0055345F" w:rsidRDefault="0055345F" w:rsidP="00E87F03">
      <w:pPr>
        <w:rPr>
          <w:rFonts w:ascii="Arial" w:hAnsi="Arial" w:cs="Arial"/>
          <w:b/>
          <w:sz w:val="22"/>
          <w:szCs w:val="22"/>
        </w:rPr>
      </w:pPr>
    </w:p>
    <w:p w14:paraId="47351905" w14:textId="77777777" w:rsidR="0055345F" w:rsidRDefault="0055345F" w:rsidP="00E87F03">
      <w:pPr>
        <w:rPr>
          <w:rFonts w:ascii="Arial" w:hAnsi="Arial" w:cs="Arial"/>
          <w:b/>
          <w:sz w:val="22"/>
          <w:szCs w:val="22"/>
        </w:rPr>
      </w:pPr>
    </w:p>
    <w:p w14:paraId="345752B5" w14:textId="77777777" w:rsidR="0055345F" w:rsidRDefault="0055345F" w:rsidP="00E87F03">
      <w:pPr>
        <w:rPr>
          <w:rFonts w:ascii="Arial" w:hAnsi="Arial" w:cs="Arial"/>
          <w:b/>
          <w:sz w:val="22"/>
          <w:szCs w:val="22"/>
        </w:rPr>
      </w:pPr>
    </w:p>
    <w:p w14:paraId="253435D7" w14:textId="77777777" w:rsidR="0055345F" w:rsidRDefault="0055345F" w:rsidP="00E87F03">
      <w:pPr>
        <w:rPr>
          <w:rFonts w:ascii="Arial" w:hAnsi="Arial" w:cs="Arial"/>
          <w:b/>
          <w:sz w:val="22"/>
          <w:szCs w:val="22"/>
        </w:rPr>
      </w:pPr>
    </w:p>
    <w:p w14:paraId="76CD643D" w14:textId="77777777" w:rsidR="0055345F" w:rsidRDefault="0055345F" w:rsidP="00E87F03">
      <w:pPr>
        <w:rPr>
          <w:rFonts w:ascii="Arial" w:hAnsi="Arial" w:cs="Arial"/>
          <w:b/>
          <w:sz w:val="22"/>
          <w:szCs w:val="22"/>
        </w:rPr>
      </w:pPr>
    </w:p>
    <w:p w14:paraId="02ED2473" w14:textId="5F02503F" w:rsidR="00E87F03" w:rsidRPr="00E87F03" w:rsidRDefault="00730D0D" w:rsidP="00E87F03">
      <w:pPr>
        <w:rPr>
          <w:rFonts w:ascii="Arial" w:hAnsi="Arial" w:cs="Arial"/>
          <w:sz w:val="22"/>
          <w:szCs w:val="22"/>
        </w:rPr>
      </w:pPr>
      <w:r w:rsidRPr="00E87F03">
        <w:rPr>
          <w:rFonts w:ascii="Arial" w:hAnsi="Arial" w:cs="Arial"/>
          <w:noProof/>
          <w:sz w:val="22"/>
          <w:szCs w:val="22"/>
        </w:rPr>
        <w:drawing>
          <wp:anchor distT="0" distB="0" distL="114300" distR="114300" simplePos="0" relativeHeight="251666432" behindDoc="0" locked="0" layoutInCell="1" allowOverlap="1" wp14:anchorId="74B023F6" wp14:editId="31B09688">
            <wp:simplePos x="0" y="0"/>
            <wp:positionH relativeFrom="column">
              <wp:posOffset>-27046</wp:posOffset>
            </wp:positionH>
            <wp:positionV relativeFrom="paragraph">
              <wp:posOffset>1905</wp:posOffset>
            </wp:positionV>
            <wp:extent cx="5943600" cy="4864947"/>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4864947"/>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b/>
          <w:sz w:val="22"/>
          <w:szCs w:val="22"/>
        </w:rPr>
        <w:t>Extended</w:t>
      </w:r>
      <w:r w:rsidRPr="00E87F03">
        <w:rPr>
          <w:rFonts w:ascii="Arial" w:hAnsi="Arial" w:cs="Arial"/>
          <w:b/>
          <w:sz w:val="22"/>
          <w:szCs w:val="22"/>
        </w:rPr>
        <w:t xml:space="preserve"> </w:t>
      </w:r>
      <w:r w:rsidR="00E87F03" w:rsidRPr="00E87F03">
        <w:rPr>
          <w:rFonts w:ascii="Arial" w:hAnsi="Arial" w:cs="Arial"/>
          <w:b/>
          <w:sz w:val="22"/>
          <w:szCs w:val="22"/>
        </w:rPr>
        <w:t xml:space="preserve">Figure 8: </w:t>
      </w:r>
      <w:proofErr w:type="spellStart"/>
      <w:r w:rsidR="00E87F03" w:rsidRPr="00E87F03">
        <w:rPr>
          <w:rFonts w:ascii="Arial" w:hAnsi="Arial" w:cs="Arial"/>
          <w:b/>
          <w:sz w:val="22"/>
          <w:szCs w:val="22"/>
        </w:rPr>
        <w:t>ATACSeq</w:t>
      </w:r>
      <w:proofErr w:type="spellEnd"/>
      <w:r w:rsidR="00E87F03" w:rsidRPr="00E87F03">
        <w:rPr>
          <w:rFonts w:ascii="Arial" w:hAnsi="Arial" w:cs="Arial"/>
          <w:b/>
          <w:sz w:val="22"/>
          <w:szCs w:val="22"/>
        </w:rPr>
        <w:t xml:space="preserve"> data. </w:t>
      </w:r>
      <w:r w:rsidR="00E87F03" w:rsidRPr="00E87F03">
        <w:rPr>
          <w:rFonts w:ascii="Arial" w:hAnsi="Arial" w:cs="Arial"/>
          <w:b/>
          <w:bCs/>
          <w:sz w:val="22"/>
          <w:szCs w:val="22"/>
        </w:rPr>
        <w:t>A &amp; B-</w:t>
      </w:r>
      <w:r w:rsidR="00BE1789">
        <w:rPr>
          <w:rFonts w:ascii="Arial" w:hAnsi="Arial" w:cs="Arial"/>
          <w:b/>
          <w:bCs/>
          <w:sz w:val="22"/>
          <w:szCs w:val="22"/>
        </w:rPr>
        <w:t xml:space="preserve"> </w:t>
      </w:r>
      <w:r w:rsidR="00BE1789">
        <w:rPr>
          <w:rFonts w:ascii="Arial" w:hAnsi="Arial" w:cs="Arial"/>
          <w:sz w:val="22"/>
          <w:szCs w:val="22"/>
        </w:rPr>
        <w:t>N</w:t>
      </w:r>
      <w:r w:rsidR="00E87F03" w:rsidRPr="00E87F03">
        <w:rPr>
          <w:rFonts w:ascii="Arial" w:hAnsi="Arial" w:cs="Arial"/>
          <w:sz w:val="22"/>
          <w:szCs w:val="22"/>
        </w:rPr>
        <w:t xml:space="preserve">umber of all peaks </w:t>
      </w:r>
      <w:r w:rsidR="00E87F03" w:rsidRPr="00E87F03">
        <w:rPr>
          <w:rFonts w:ascii="Arial" w:hAnsi="Arial" w:cs="Arial"/>
          <w:b/>
          <w:bCs/>
          <w:sz w:val="22"/>
          <w:szCs w:val="22"/>
        </w:rPr>
        <w:t>(A)</w:t>
      </w:r>
      <w:r w:rsidR="00E87F03" w:rsidRPr="00E87F03">
        <w:rPr>
          <w:rFonts w:ascii="Arial" w:hAnsi="Arial" w:cs="Arial"/>
          <w:sz w:val="22"/>
          <w:szCs w:val="22"/>
        </w:rPr>
        <w:t xml:space="preserve"> and promoter peaks </w:t>
      </w:r>
      <w:r w:rsidR="00E87F03" w:rsidRPr="00E87F03">
        <w:rPr>
          <w:rFonts w:ascii="Arial" w:hAnsi="Arial" w:cs="Arial"/>
          <w:b/>
          <w:bCs/>
          <w:sz w:val="22"/>
          <w:szCs w:val="22"/>
        </w:rPr>
        <w:t>(B)</w:t>
      </w:r>
      <w:r w:rsidR="00E87F03" w:rsidRPr="00E87F03">
        <w:rPr>
          <w:rFonts w:ascii="Arial" w:hAnsi="Arial" w:cs="Arial"/>
          <w:sz w:val="22"/>
          <w:szCs w:val="22"/>
        </w:rPr>
        <w:t xml:space="preserve"> that are common to different numbers of samples. </w:t>
      </w:r>
      <w:r w:rsidR="00E87F03" w:rsidRPr="00E87F03">
        <w:rPr>
          <w:rFonts w:ascii="Arial" w:hAnsi="Arial" w:cs="Arial"/>
          <w:b/>
          <w:bCs/>
          <w:sz w:val="22"/>
          <w:szCs w:val="22"/>
        </w:rPr>
        <w:t>C</w:t>
      </w:r>
      <w:r w:rsidR="00BE1789">
        <w:rPr>
          <w:rFonts w:ascii="Arial" w:hAnsi="Arial" w:cs="Arial"/>
          <w:b/>
          <w:bCs/>
          <w:sz w:val="22"/>
          <w:szCs w:val="22"/>
        </w:rPr>
        <w:t>.</w:t>
      </w:r>
      <w:r w:rsidR="00E87F03" w:rsidRPr="00E87F03">
        <w:rPr>
          <w:rFonts w:ascii="Arial" w:hAnsi="Arial" w:cs="Arial"/>
          <w:sz w:val="22"/>
          <w:szCs w:val="22"/>
        </w:rPr>
        <w:t xml:space="preserve"> </w:t>
      </w:r>
      <w:r w:rsidR="00BE1789">
        <w:rPr>
          <w:rFonts w:ascii="Arial" w:hAnsi="Arial" w:cs="Arial"/>
          <w:sz w:val="22"/>
          <w:szCs w:val="22"/>
        </w:rPr>
        <w:t xml:space="preserve">Genome occupancy at the </w:t>
      </w:r>
      <w:r w:rsidR="00E87F03" w:rsidRPr="00BE1789">
        <w:rPr>
          <w:rFonts w:ascii="Arial" w:hAnsi="Arial" w:cs="Arial"/>
          <w:sz w:val="22"/>
          <w:szCs w:val="22"/>
        </w:rPr>
        <w:t>P</w:t>
      </w:r>
      <w:r w:rsidR="00E87F03" w:rsidRPr="00D135BA">
        <w:rPr>
          <w:rFonts w:ascii="Arial" w:hAnsi="Arial" w:cs="Arial"/>
          <w:bCs/>
          <w:sz w:val="22"/>
          <w:szCs w:val="22"/>
        </w:rPr>
        <w:t>LEKHG4B locus.</w:t>
      </w:r>
      <w:r w:rsidR="00E87F03" w:rsidRPr="00E87F03">
        <w:rPr>
          <w:rFonts w:ascii="Arial" w:hAnsi="Arial" w:cs="Arial"/>
          <w:b/>
          <w:bCs/>
          <w:sz w:val="22"/>
          <w:szCs w:val="22"/>
        </w:rPr>
        <w:t xml:space="preserve"> </w:t>
      </w:r>
      <w:r w:rsidR="00E87F03" w:rsidRPr="00E87F03">
        <w:rPr>
          <w:rFonts w:ascii="Arial" w:hAnsi="Arial" w:cs="Arial"/>
          <w:sz w:val="22"/>
          <w:szCs w:val="22"/>
        </w:rPr>
        <w:t xml:space="preserve">(Left) ATAC-seq read density upstream of the PLEKHG4B gene for ALS (middle) and CTR (bottom) samples. Average coverage for each group is shown at the top. (Right) Zoomed in region around the starred peak.  </w:t>
      </w:r>
    </w:p>
    <w:p w14:paraId="7977D1E8" w14:textId="0182A732" w:rsidR="00405D96" w:rsidRDefault="00405D96"/>
    <w:sectPr w:rsidR="00405D96" w:rsidSect="00A3123C">
      <w:footerReference w:type="even" r:id="rId18"/>
      <w:footerReference w:type="default" r:id="rId19"/>
      <w:pgSz w:w="12240" w:h="15840"/>
      <w:pgMar w:top="720" w:right="1440" w:bottom="72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4FDBB9" w14:textId="77777777" w:rsidR="00DE42C3" w:rsidRDefault="00DE42C3">
      <w:r>
        <w:separator/>
      </w:r>
    </w:p>
  </w:endnote>
  <w:endnote w:type="continuationSeparator" w:id="0">
    <w:p w14:paraId="0E58E884" w14:textId="77777777" w:rsidR="00DE42C3" w:rsidRDefault="00DE42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91759962"/>
      <w:docPartObj>
        <w:docPartGallery w:val="Page Numbers (Bottom of Page)"/>
        <w:docPartUnique/>
      </w:docPartObj>
    </w:sdtPr>
    <w:sdtEndPr>
      <w:rPr>
        <w:rStyle w:val="PageNumber"/>
      </w:rPr>
    </w:sdtEndPr>
    <w:sdtContent>
      <w:p w14:paraId="04C4A096" w14:textId="77777777" w:rsidR="00A3123C" w:rsidRDefault="00A3123C" w:rsidP="00A3123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6515E15" w14:textId="77777777" w:rsidR="00A3123C" w:rsidRDefault="00A3123C" w:rsidP="00A3123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7688270"/>
      <w:docPartObj>
        <w:docPartGallery w:val="Page Numbers (Bottom of Page)"/>
        <w:docPartUnique/>
      </w:docPartObj>
    </w:sdtPr>
    <w:sdtEndPr>
      <w:rPr>
        <w:rStyle w:val="PageNumber"/>
      </w:rPr>
    </w:sdtEndPr>
    <w:sdtContent>
      <w:p w14:paraId="7365CB15" w14:textId="77777777" w:rsidR="00A3123C" w:rsidRDefault="00A3123C" w:rsidP="00A3123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3</w:t>
        </w:r>
        <w:r>
          <w:rPr>
            <w:rStyle w:val="PageNumber"/>
          </w:rPr>
          <w:fldChar w:fldCharType="end"/>
        </w:r>
      </w:p>
    </w:sdtContent>
  </w:sdt>
  <w:p w14:paraId="232CDD0A" w14:textId="77777777" w:rsidR="00A3123C" w:rsidRDefault="00A3123C" w:rsidP="00A3123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70DC5A" w14:textId="77777777" w:rsidR="00DE42C3" w:rsidRDefault="00DE42C3">
      <w:r>
        <w:separator/>
      </w:r>
    </w:p>
  </w:footnote>
  <w:footnote w:type="continuationSeparator" w:id="0">
    <w:p w14:paraId="228FB91E" w14:textId="77777777" w:rsidR="00DE42C3" w:rsidRDefault="00DE42C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356128"/>
    <w:multiLevelType w:val="hybridMultilevel"/>
    <w:tmpl w:val="F6F225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390C3C"/>
    <w:multiLevelType w:val="hybridMultilevel"/>
    <w:tmpl w:val="4F306A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5"/>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257"/>
    <w:rsid w:val="00016ED9"/>
    <w:rsid w:val="000216A9"/>
    <w:rsid w:val="00021F5F"/>
    <w:rsid w:val="00040768"/>
    <w:rsid w:val="00073186"/>
    <w:rsid w:val="00073DDC"/>
    <w:rsid w:val="00077414"/>
    <w:rsid w:val="0008229B"/>
    <w:rsid w:val="000842F8"/>
    <w:rsid w:val="00092F72"/>
    <w:rsid w:val="000C2C3C"/>
    <w:rsid w:val="000D21FF"/>
    <w:rsid w:val="0011003E"/>
    <w:rsid w:val="00144F16"/>
    <w:rsid w:val="00163E52"/>
    <w:rsid w:val="00193BD9"/>
    <w:rsid w:val="00202CC7"/>
    <w:rsid w:val="00225B78"/>
    <w:rsid w:val="00240D8B"/>
    <w:rsid w:val="00250B81"/>
    <w:rsid w:val="002536C2"/>
    <w:rsid w:val="00271D0B"/>
    <w:rsid w:val="0028110E"/>
    <w:rsid w:val="00296F2C"/>
    <w:rsid w:val="002A57D2"/>
    <w:rsid w:val="002C0E65"/>
    <w:rsid w:val="002C2FB4"/>
    <w:rsid w:val="002E2414"/>
    <w:rsid w:val="002F15DA"/>
    <w:rsid w:val="00305CB0"/>
    <w:rsid w:val="003164FD"/>
    <w:rsid w:val="00323177"/>
    <w:rsid w:val="0032755E"/>
    <w:rsid w:val="00350985"/>
    <w:rsid w:val="00383647"/>
    <w:rsid w:val="003B553A"/>
    <w:rsid w:val="003D1C9F"/>
    <w:rsid w:val="003D523A"/>
    <w:rsid w:val="003E1D0C"/>
    <w:rsid w:val="003F5C51"/>
    <w:rsid w:val="003F6B4C"/>
    <w:rsid w:val="004015D3"/>
    <w:rsid w:val="00405D96"/>
    <w:rsid w:val="004104C8"/>
    <w:rsid w:val="00416492"/>
    <w:rsid w:val="0042148E"/>
    <w:rsid w:val="004341AF"/>
    <w:rsid w:val="004403D1"/>
    <w:rsid w:val="00491AC4"/>
    <w:rsid w:val="00493A19"/>
    <w:rsid w:val="00495F7C"/>
    <w:rsid w:val="004C4DD5"/>
    <w:rsid w:val="004E203E"/>
    <w:rsid w:val="004E35A7"/>
    <w:rsid w:val="004F26F6"/>
    <w:rsid w:val="00524F55"/>
    <w:rsid w:val="00534EDB"/>
    <w:rsid w:val="0055345F"/>
    <w:rsid w:val="00555685"/>
    <w:rsid w:val="005B66AB"/>
    <w:rsid w:val="006065C1"/>
    <w:rsid w:val="006356C5"/>
    <w:rsid w:val="00640502"/>
    <w:rsid w:val="00660CED"/>
    <w:rsid w:val="00661E84"/>
    <w:rsid w:val="0069648F"/>
    <w:rsid w:val="006C0B51"/>
    <w:rsid w:val="006E2A7E"/>
    <w:rsid w:val="00704B87"/>
    <w:rsid w:val="00716257"/>
    <w:rsid w:val="00730D0D"/>
    <w:rsid w:val="00745341"/>
    <w:rsid w:val="00753199"/>
    <w:rsid w:val="00771A4A"/>
    <w:rsid w:val="00781767"/>
    <w:rsid w:val="0079267F"/>
    <w:rsid w:val="007C1A46"/>
    <w:rsid w:val="007C29AF"/>
    <w:rsid w:val="007C4B05"/>
    <w:rsid w:val="007E5D08"/>
    <w:rsid w:val="0080722A"/>
    <w:rsid w:val="00807568"/>
    <w:rsid w:val="008114EA"/>
    <w:rsid w:val="0081795E"/>
    <w:rsid w:val="00841145"/>
    <w:rsid w:val="00851194"/>
    <w:rsid w:val="008F60B7"/>
    <w:rsid w:val="0090055D"/>
    <w:rsid w:val="00913ADA"/>
    <w:rsid w:val="00931BFB"/>
    <w:rsid w:val="00940F48"/>
    <w:rsid w:val="00960CA7"/>
    <w:rsid w:val="0096253C"/>
    <w:rsid w:val="00964F7E"/>
    <w:rsid w:val="00985E96"/>
    <w:rsid w:val="009945ED"/>
    <w:rsid w:val="009A0AE9"/>
    <w:rsid w:val="009B18A4"/>
    <w:rsid w:val="009D7D3A"/>
    <w:rsid w:val="00A07A0E"/>
    <w:rsid w:val="00A12AD6"/>
    <w:rsid w:val="00A21AD1"/>
    <w:rsid w:val="00A3123C"/>
    <w:rsid w:val="00A50C9B"/>
    <w:rsid w:val="00A57287"/>
    <w:rsid w:val="00A62415"/>
    <w:rsid w:val="00A679BA"/>
    <w:rsid w:val="00A81A78"/>
    <w:rsid w:val="00A84084"/>
    <w:rsid w:val="00AB52EB"/>
    <w:rsid w:val="00AC1020"/>
    <w:rsid w:val="00B03C25"/>
    <w:rsid w:val="00B20E78"/>
    <w:rsid w:val="00B22891"/>
    <w:rsid w:val="00B252B5"/>
    <w:rsid w:val="00B25C19"/>
    <w:rsid w:val="00B352C0"/>
    <w:rsid w:val="00B57137"/>
    <w:rsid w:val="00B730F6"/>
    <w:rsid w:val="00B846FA"/>
    <w:rsid w:val="00BB5B4E"/>
    <w:rsid w:val="00BD76D9"/>
    <w:rsid w:val="00BE1789"/>
    <w:rsid w:val="00C0105E"/>
    <w:rsid w:val="00C271B7"/>
    <w:rsid w:val="00C419B9"/>
    <w:rsid w:val="00C6317D"/>
    <w:rsid w:val="00C70014"/>
    <w:rsid w:val="00C72C7D"/>
    <w:rsid w:val="00C81D95"/>
    <w:rsid w:val="00C9213E"/>
    <w:rsid w:val="00CB1872"/>
    <w:rsid w:val="00CB6F79"/>
    <w:rsid w:val="00CD3645"/>
    <w:rsid w:val="00CD5068"/>
    <w:rsid w:val="00D0475E"/>
    <w:rsid w:val="00D05F42"/>
    <w:rsid w:val="00D135BA"/>
    <w:rsid w:val="00D318F3"/>
    <w:rsid w:val="00D504F5"/>
    <w:rsid w:val="00D8290D"/>
    <w:rsid w:val="00D84683"/>
    <w:rsid w:val="00D86066"/>
    <w:rsid w:val="00D8648B"/>
    <w:rsid w:val="00DA1CF9"/>
    <w:rsid w:val="00DA25DC"/>
    <w:rsid w:val="00DE347B"/>
    <w:rsid w:val="00DE42C3"/>
    <w:rsid w:val="00E148D9"/>
    <w:rsid w:val="00E54D51"/>
    <w:rsid w:val="00E56907"/>
    <w:rsid w:val="00E66D25"/>
    <w:rsid w:val="00E728E6"/>
    <w:rsid w:val="00E87F03"/>
    <w:rsid w:val="00EB09B9"/>
    <w:rsid w:val="00EB41FF"/>
    <w:rsid w:val="00ED0159"/>
    <w:rsid w:val="00EE6B4B"/>
    <w:rsid w:val="00F04448"/>
    <w:rsid w:val="00F203A4"/>
    <w:rsid w:val="00F26536"/>
    <w:rsid w:val="00F4107D"/>
    <w:rsid w:val="00F42C6A"/>
    <w:rsid w:val="00F62B48"/>
    <w:rsid w:val="00F64F62"/>
    <w:rsid w:val="00F67A88"/>
    <w:rsid w:val="00F732C0"/>
    <w:rsid w:val="00F876B0"/>
    <w:rsid w:val="00F93B58"/>
    <w:rsid w:val="00FA4446"/>
    <w:rsid w:val="00FC58ED"/>
    <w:rsid w:val="00FC6885"/>
    <w:rsid w:val="00FD7B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B52B00"/>
  <w15:chartTrackingRefBased/>
  <w15:docId w15:val="{988713B9-CCF6-9E4F-8EE6-9729652949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625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1625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16257"/>
    <w:rPr>
      <w:rFonts w:ascii="Times New Roman" w:hAnsi="Times New Roman" w:cs="Times New Roman"/>
      <w:sz w:val="18"/>
      <w:szCs w:val="18"/>
    </w:rPr>
  </w:style>
  <w:style w:type="paragraph" w:styleId="Caption">
    <w:name w:val="caption"/>
    <w:basedOn w:val="Normal"/>
    <w:next w:val="Normal"/>
    <w:uiPriority w:val="35"/>
    <w:unhideWhenUsed/>
    <w:qFormat/>
    <w:rsid w:val="00716257"/>
    <w:pPr>
      <w:spacing w:after="200"/>
    </w:pPr>
    <w:rPr>
      <w:i/>
      <w:iCs/>
      <w:color w:val="44546A" w:themeColor="text2"/>
      <w:sz w:val="18"/>
      <w:szCs w:val="18"/>
    </w:rPr>
  </w:style>
  <w:style w:type="paragraph" w:styleId="Footer">
    <w:name w:val="footer"/>
    <w:basedOn w:val="Normal"/>
    <w:link w:val="FooterChar"/>
    <w:uiPriority w:val="99"/>
    <w:unhideWhenUsed/>
    <w:rsid w:val="00716257"/>
    <w:pPr>
      <w:tabs>
        <w:tab w:val="center" w:pos="4680"/>
        <w:tab w:val="right" w:pos="9360"/>
      </w:tabs>
    </w:pPr>
  </w:style>
  <w:style w:type="character" w:customStyle="1" w:styleId="FooterChar">
    <w:name w:val="Footer Char"/>
    <w:basedOn w:val="DefaultParagraphFont"/>
    <w:link w:val="Footer"/>
    <w:uiPriority w:val="99"/>
    <w:rsid w:val="00716257"/>
  </w:style>
  <w:style w:type="character" w:styleId="PageNumber">
    <w:name w:val="page number"/>
    <w:basedOn w:val="DefaultParagraphFont"/>
    <w:uiPriority w:val="99"/>
    <w:semiHidden/>
    <w:unhideWhenUsed/>
    <w:rsid w:val="00716257"/>
  </w:style>
  <w:style w:type="character" w:styleId="Hyperlink">
    <w:name w:val="Hyperlink"/>
    <w:basedOn w:val="DefaultParagraphFont"/>
    <w:uiPriority w:val="99"/>
    <w:unhideWhenUsed/>
    <w:rsid w:val="00716257"/>
    <w:rPr>
      <w:color w:val="0563C1" w:themeColor="hyperlink"/>
      <w:u w:val="single"/>
    </w:rPr>
  </w:style>
  <w:style w:type="character" w:customStyle="1" w:styleId="UnresolvedMention1">
    <w:name w:val="Unresolved Mention1"/>
    <w:basedOn w:val="DefaultParagraphFont"/>
    <w:uiPriority w:val="99"/>
    <w:semiHidden/>
    <w:unhideWhenUsed/>
    <w:rsid w:val="00716257"/>
    <w:rPr>
      <w:color w:val="605E5C"/>
      <w:shd w:val="clear" w:color="auto" w:fill="E1DFDD"/>
    </w:rPr>
  </w:style>
  <w:style w:type="paragraph" w:styleId="ListParagraph">
    <w:name w:val="List Paragraph"/>
    <w:basedOn w:val="Normal"/>
    <w:uiPriority w:val="34"/>
    <w:qFormat/>
    <w:rsid w:val="00716257"/>
    <w:pPr>
      <w:ind w:left="720"/>
      <w:contextualSpacing/>
    </w:pPr>
  </w:style>
  <w:style w:type="character" w:styleId="CommentReference">
    <w:name w:val="annotation reference"/>
    <w:basedOn w:val="DefaultParagraphFont"/>
    <w:uiPriority w:val="99"/>
    <w:semiHidden/>
    <w:unhideWhenUsed/>
    <w:rsid w:val="00716257"/>
    <w:rPr>
      <w:sz w:val="16"/>
      <w:szCs w:val="16"/>
    </w:rPr>
  </w:style>
  <w:style w:type="paragraph" w:styleId="CommentText">
    <w:name w:val="annotation text"/>
    <w:basedOn w:val="Normal"/>
    <w:link w:val="CommentTextChar"/>
    <w:uiPriority w:val="99"/>
    <w:semiHidden/>
    <w:unhideWhenUsed/>
    <w:rsid w:val="00716257"/>
    <w:rPr>
      <w:sz w:val="20"/>
      <w:szCs w:val="20"/>
    </w:rPr>
  </w:style>
  <w:style w:type="character" w:customStyle="1" w:styleId="CommentTextChar">
    <w:name w:val="Comment Text Char"/>
    <w:basedOn w:val="DefaultParagraphFont"/>
    <w:link w:val="CommentText"/>
    <w:uiPriority w:val="99"/>
    <w:semiHidden/>
    <w:rsid w:val="00716257"/>
    <w:rPr>
      <w:sz w:val="20"/>
      <w:szCs w:val="20"/>
    </w:rPr>
  </w:style>
  <w:style w:type="paragraph" w:styleId="CommentSubject">
    <w:name w:val="annotation subject"/>
    <w:basedOn w:val="CommentText"/>
    <w:next w:val="CommentText"/>
    <w:link w:val="CommentSubjectChar"/>
    <w:uiPriority w:val="99"/>
    <w:semiHidden/>
    <w:unhideWhenUsed/>
    <w:rsid w:val="00716257"/>
    <w:rPr>
      <w:b/>
      <w:bCs/>
    </w:rPr>
  </w:style>
  <w:style w:type="character" w:customStyle="1" w:styleId="CommentSubjectChar">
    <w:name w:val="Comment Subject Char"/>
    <w:basedOn w:val="CommentTextChar"/>
    <w:link w:val="CommentSubject"/>
    <w:uiPriority w:val="99"/>
    <w:semiHidden/>
    <w:rsid w:val="00716257"/>
    <w:rPr>
      <w:b/>
      <w:bCs/>
      <w:sz w:val="20"/>
      <w:szCs w:val="20"/>
    </w:rPr>
  </w:style>
  <w:style w:type="paragraph" w:styleId="BodyText">
    <w:name w:val="Body Text"/>
    <w:basedOn w:val="Normal"/>
    <w:link w:val="BodyTextChar"/>
    <w:uiPriority w:val="1"/>
    <w:qFormat/>
    <w:rsid w:val="00716257"/>
    <w:pPr>
      <w:widowControl w:val="0"/>
      <w:autoSpaceDE w:val="0"/>
      <w:autoSpaceDN w:val="0"/>
    </w:pPr>
    <w:rPr>
      <w:rFonts w:ascii="Times New Roman" w:eastAsia="Times New Roman" w:hAnsi="Times New Roman" w:cs="Times New Roman"/>
      <w:sz w:val="18"/>
      <w:szCs w:val="18"/>
    </w:rPr>
  </w:style>
  <w:style w:type="character" w:customStyle="1" w:styleId="BodyTextChar">
    <w:name w:val="Body Text Char"/>
    <w:basedOn w:val="DefaultParagraphFont"/>
    <w:link w:val="BodyText"/>
    <w:uiPriority w:val="1"/>
    <w:rsid w:val="00716257"/>
    <w:rPr>
      <w:rFonts w:ascii="Times New Roman" w:eastAsia="Times New Roman" w:hAnsi="Times New Roman" w:cs="Times New Roman"/>
      <w:sz w:val="18"/>
      <w:szCs w:val="18"/>
    </w:rPr>
  </w:style>
  <w:style w:type="paragraph" w:styleId="Revision">
    <w:name w:val="Revision"/>
    <w:hidden/>
    <w:uiPriority w:val="99"/>
    <w:semiHidden/>
    <w:rsid w:val="00716257"/>
  </w:style>
  <w:style w:type="character" w:customStyle="1" w:styleId="apple-converted-space">
    <w:name w:val="apple-converted-space"/>
    <w:basedOn w:val="DefaultParagraphFont"/>
    <w:rsid w:val="00716257"/>
  </w:style>
  <w:style w:type="character" w:styleId="FollowedHyperlink">
    <w:name w:val="FollowedHyperlink"/>
    <w:basedOn w:val="DefaultParagraphFont"/>
    <w:uiPriority w:val="99"/>
    <w:semiHidden/>
    <w:unhideWhenUsed/>
    <w:rsid w:val="00716257"/>
    <w:rPr>
      <w:color w:val="954F72" w:themeColor="followedHyperlink"/>
      <w:u w:val="single"/>
    </w:rPr>
  </w:style>
  <w:style w:type="table" w:styleId="TableGrid">
    <w:name w:val="Table Grid"/>
    <w:basedOn w:val="TableNormal"/>
    <w:uiPriority w:val="39"/>
    <w:rsid w:val="007162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716257"/>
    <w:pPr>
      <w:spacing w:after="160"/>
    </w:pPr>
    <w:rPr>
      <w:rFonts w:ascii="Calibri" w:hAnsi="Calibri" w:cs="Calibri"/>
      <w:sz w:val="22"/>
      <w:szCs w:val="22"/>
    </w:rPr>
  </w:style>
  <w:style w:type="character" w:customStyle="1" w:styleId="EndNoteBibliographyChar">
    <w:name w:val="EndNote Bibliography Char"/>
    <w:basedOn w:val="DefaultParagraphFont"/>
    <w:link w:val="EndNoteBibliography"/>
    <w:rsid w:val="00716257"/>
    <w:rPr>
      <w:rFonts w:ascii="Calibri" w:hAnsi="Calibri" w:cs="Calibri"/>
      <w:sz w:val="22"/>
      <w:szCs w:val="22"/>
    </w:rPr>
  </w:style>
  <w:style w:type="character" w:customStyle="1" w:styleId="authors">
    <w:name w:val="authors"/>
    <w:basedOn w:val="DefaultParagraphFont"/>
    <w:rsid w:val="00716257"/>
  </w:style>
  <w:style w:type="character" w:customStyle="1" w:styleId="Title1">
    <w:name w:val="Title1"/>
    <w:basedOn w:val="DefaultParagraphFont"/>
    <w:rsid w:val="00716257"/>
  </w:style>
  <w:style w:type="character" w:customStyle="1" w:styleId="source">
    <w:name w:val="source"/>
    <w:basedOn w:val="DefaultParagraphFont"/>
    <w:rsid w:val="00716257"/>
  </w:style>
  <w:style w:type="paragraph" w:styleId="NormalWeb">
    <w:name w:val="Normal (Web)"/>
    <w:basedOn w:val="Normal"/>
    <w:uiPriority w:val="99"/>
    <w:semiHidden/>
    <w:unhideWhenUsed/>
    <w:rsid w:val="00716257"/>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emf"/><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tiff"/><Relationship Id="rId12" Type="http://schemas.openxmlformats.org/officeDocument/2006/relationships/image" Target="media/image6.emf"/><Relationship Id="rId17" Type="http://schemas.openxmlformats.org/officeDocument/2006/relationships/image" Target="media/image11.emf"/><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image" Target="media/image9.emf"/><Relationship Id="rId10" Type="http://schemas.openxmlformats.org/officeDocument/2006/relationships/image" Target="media/image4.emf"/><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7</Pages>
  <Words>531</Words>
  <Characters>3030</Characters>
  <Application>Microsoft Office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3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 Rothstein</dc:creator>
  <cp:keywords/>
  <dc:description/>
  <cp:lastModifiedBy>Jeffrey D. Rothstein</cp:lastModifiedBy>
  <cp:revision>2</cp:revision>
  <dcterms:created xsi:type="dcterms:W3CDTF">2020-10-20T18:35:00Z</dcterms:created>
  <dcterms:modified xsi:type="dcterms:W3CDTF">2020-10-20T18:35:00Z</dcterms:modified>
</cp:coreProperties>
</file>